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31565" w14:textId="77777777" w:rsidR="00445271" w:rsidRPr="007342B7" w:rsidRDefault="00500654" w:rsidP="00445271">
      <w:pPr>
        <w:widowControl/>
        <w:spacing w:line="640" w:lineRule="exact"/>
        <w:rPr>
          <w:rFonts w:ascii="Times New Roman" w:eastAsia="DFKai-SB" w:hAnsi="Times New Roman" w:cs="Times New Roman"/>
          <w:bCs/>
          <w:sz w:val="28"/>
          <w:szCs w:val="28"/>
        </w:rPr>
      </w:pPr>
      <w:r w:rsidRPr="00500654">
        <w:rPr>
          <w:rFonts w:ascii="Times New Roman" w:eastAsia="DFKai-SB" w:hAnsi="Times New Roman" w:cs="Times New Roman"/>
          <w:bCs/>
          <w:sz w:val="28"/>
          <w:szCs w:val="28"/>
        </w:rPr>
        <w:t>Supplementary Table 2</w:t>
      </w:r>
      <w:r w:rsidR="00445271">
        <w:rPr>
          <w:rFonts w:ascii="Times New Roman" w:eastAsia="DFKai-SB" w:hAnsi="Times New Roman" w:cs="Times New Roman"/>
          <w:bCs/>
          <w:sz w:val="28"/>
          <w:szCs w:val="28"/>
        </w:rPr>
        <w:t>.</w:t>
      </w:r>
      <w:r w:rsidR="00445271">
        <w:rPr>
          <w:rFonts w:ascii="Times New Roman" w:eastAsia="DFKai-SB" w:hAnsi="Times New Roman" w:cs="Times New Roman" w:hint="eastAsia"/>
          <w:bCs/>
          <w:sz w:val="28"/>
          <w:szCs w:val="28"/>
        </w:rPr>
        <w:t xml:space="preserve"> </w:t>
      </w:r>
      <w:r w:rsidR="00445271" w:rsidRPr="00525C53">
        <w:rPr>
          <w:rFonts w:ascii="Times New Roman" w:eastAsia="DFKai-SB" w:hAnsi="Times New Roman" w:cs="Times New Roman"/>
          <w:bCs/>
          <w:sz w:val="28"/>
          <w:szCs w:val="28"/>
        </w:rPr>
        <w:t>Related keywords and searching strategy</w:t>
      </w:r>
    </w:p>
    <w:tbl>
      <w:tblPr>
        <w:tblStyle w:val="TableGrid"/>
        <w:tblW w:w="95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9"/>
        <w:gridCol w:w="4601"/>
      </w:tblGrid>
      <w:tr w:rsidR="00445271" w:rsidRPr="007342B7" w14:paraId="3792624D" w14:textId="77777777" w:rsidTr="002B2E54">
        <w:trPr>
          <w:jc w:val="center"/>
        </w:trPr>
        <w:tc>
          <w:tcPr>
            <w:tcW w:w="4959" w:type="dxa"/>
            <w:tcBorders>
              <w:top w:val="thinThickSmallGap" w:sz="24" w:space="0" w:color="auto"/>
              <w:bottom w:val="nil"/>
            </w:tcBorders>
          </w:tcPr>
          <w:p w14:paraId="2828A600" w14:textId="77777777" w:rsidR="00445271" w:rsidRPr="007342B7" w:rsidRDefault="00445271" w:rsidP="002B2E54">
            <w:pPr>
              <w:pStyle w:val="ListParagraph"/>
              <w:widowControl/>
              <w:spacing w:line="380" w:lineRule="exact"/>
              <w:ind w:leftChars="0" w:left="0"/>
              <w:jc w:val="center"/>
              <w:rPr>
                <w:rFonts w:ascii="Times New Roman" w:eastAsia="DFKai-SB" w:hAnsi="Times New Roman" w:cs="Times New Roman"/>
                <w:b/>
                <w:bCs/>
                <w:sz w:val="28"/>
                <w:szCs w:val="28"/>
              </w:rPr>
            </w:pPr>
            <w:r w:rsidRPr="007342B7">
              <w:rPr>
                <w:rFonts w:ascii="Times New Roman" w:eastAsia="DFKai-SB" w:hAnsi="Times New Roman" w:cs="Times New Roman"/>
                <w:b/>
                <w:bCs/>
                <w:sz w:val="28"/>
                <w:szCs w:val="28"/>
              </w:rPr>
              <w:t>Relevant text of IGF-1</w:t>
            </w:r>
          </w:p>
        </w:tc>
        <w:tc>
          <w:tcPr>
            <w:tcW w:w="4601" w:type="dxa"/>
            <w:tcBorders>
              <w:top w:val="thinThickSmallGap" w:sz="24" w:space="0" w:color="auto"/>
              <w:bottom w:val="nil"/>
            </w:tcBorders>
          </w:tcPr>
          <w:p w14:paraId="3A750D77" w14:textId="77777777" w:rsidR="00445271" w:rsidRPr="007342B7" w:rsidRDefault="00445271" w:rsidP="002B2E54">
            <w:pPr>
              <w:pStyle w:val="ListParagraph"/>
              <w:widowControl/>
              <w:spacing w:line="380" w:lineRule="exact"/>
              <w:ind w:leftChars="0" w:left="0"/>
              <w:jc w:val="center"/>
              <w:rPr>
                <w:rFonts w:ascii="Times New Roman" w:eastAsia="DFKai-SB" w:hAnsi="Times New Roman" w:cs="Times New Roman"/>
                <w:b/>
                <w:bCs/>
                <w:sz w:val="28"/>
                <w:szCs w:val="28"/>
              </w:rPr>
            </w:pPr>
            <w:r w:rsidRPr="007342B7">
              <w:rPr>
                <w:rFonts w:ascii="Times New Roman" w:eastAsia="DFKai-SB" w:hAnsi="Times New Roman" w:cs="Times New Roman"/>
                <w:b/>
                <w:bCs/>
                <w:sz w:val="28"/>
                <w:szCs w:val="28"/>
              </w:rPr>
              <w:t>Relevant text of Osteoporosis</w:t>
            </w:r>
          </w:p>
        </w:tc>
      </w:tr>
      <w:tr w:rsidR="00445271" w:rsidRPr="007342B7" w14:paraId="6E393456" w14:textId="77777777" w:rsidTr="002B2E54">
        <w:trPr>
          <w:jc w:val="center"/>
        </w:trPr>
        <w:tc>
          <w:tcPr>
            <w:tcW w:w="4959" w:type="dxa"/>
            <w:tcBorders>
              <w:top w:val="nil"/>
            </w:tcBorders>
          </w:tcPr>
          <w:p w14:paraId="05D1F62C"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SNP</w:t>
            </w:r>
          </w:p>
        </w:tc>
        <w:tc>
          <w:tcPr>
            <w:tcW w:w="4601" w:type="dxa"/>
            <w:tcBorders>
              <w:top w:val="nil"/>
            </w:tcBorders>
          </w:tcPr>
          <w:p w14:paraId="62DDB36C"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Age-Related Osteoporosis</w:t>
            </w:r>
          </w:p>
        </w:tc>
      </w:tr>
      <w:tr w:rsidR="00445271" w:rsidRPr="007342B7" w14:paraId="71CFC5D9" w14:textId="77777777" w:rsidTr="002B2E54">
        <w:trPr>
          <w:jc w:val="center"/>
        </w:trPr>
        <w:tc>
          <w:tcPr>
            <w:tcW w:w="4959" w:type="dxa"/>
          </w:tcPr>
          <w:p w14:paraId="2399BBFC"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SNPs</w:t>
            </w:r>
          </w:p>
        </w:tc>
        <w:tc>
          <w:tcPr>
            <w:tcW w:w="4601" w:type="dxa"/>
          </w:tcPr>
          <w:p w14:paraId="5BCD6605"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Bone Loss, Age-Related</w:t>
            </w:r>
          </w:p>
        </w:tc>
      </w:tr>
      <w:tr w:rsidR="00445271" w:rsidRPr="007342B7" w14:paraId="0AD3E378" w14:textId="77777777" w:rsidTr="002B2E54">
        <w:trPr>
          <w:jc w:val="center"/>
        </w:trPr>
        <w:tc>
          <w:tcPr>
            <w:tcW w:w="4959" w:type="dxa"/>
          </w:tcPr>
          <w:p w14:paraId="4AE61596"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genetic</w:t>
            </w:r>
          </w:p>
        </w:tc>
        <w:tc>
          <w:tcPr>
            <w:tcW w:w="4601" w:type="dxa"/>
          </w:tcPr>
          <w:p w14:paraId="77D6E9CA"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Osteoporosis, Age-Related</w:t>
            </w:r>
          </w:p>
        </w:tc>
      </w:tr>
      <w:tr w:rsidR="00445271" w:rsidRPr="007342B7" w14:paraId="43E63D6B" w14:textId="77777777" w:rsidTr="002B2E54">
        <w:trPr>
          <w:jc w:val="center"/>
        </w:trPr>
        <w:tc>
          <w:tcPr>
            <w:tcW w:w="4959" w:type="dxa"/>
          </w:tcPr>
          <w:p w14:paraId="7DCA3A72"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polymorphism</w:t>
            </w:r>
          </w:p>
        </w:tc>
        <w:tc>
          <w:tcPr>
            <w:tcW w:w="4601" w:type="dxa"/>
          </w:tcPr>
          <w:p w14:paraId="52312F09"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Osteoporosis, Involutional</w:t>
            </w:r>
          </w:p>
        </w:tc>
      </w:tr>
      <w:tr w:rsidR="00445271" w:rsidRPr="007342B7" w14:paraId="2AF222B4" w14:textId="77777777" w:rsidTr="002B2E54">
        <w:trPr>
          <w:jc w:val="center"/>
        </w:trPr>
        <w:tc>
          <w:tcPr>
            <w:tcW w:w="4959" w:type="dxa"/>
          </w:tcPr>
          <w:p w14:paraId="72CF00D8"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polymorphisms</w:t>
            </w:r>
          </w:p>
        </w:tc>
        <w:tc>
          <w:tcPr>
            <w:tcW w:w="4601" w:type="dxa"/>
          </w:tcPr>
          <w:p w14:paraId="0A60498B"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Osteoporosis, Post-Traumatic</w:t>
            </w:r>
          </w:p>
        </w:tc>
      </w:tr>
      <w:tr w:rsidR="00445271" w:rsidRPr="007342B7" w14:paraId="60B7DF44" w14:textId="77777777" w:rsidTr="002B2E54">
        <w:trPr>
          <w:jc w:val="center"/>
        </w:trPr>
        <w:tc>
          <w:tcPr>
            <w:tcW w:w="4959" w:type="dxa"/>
          </w:tcPr>
          <w:p w14:paraId="262A18A0"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genetic polymorphisms</w:t>
            </w:r>
          </w:p>
        </w:tc>
        <w:tc>
          <w:tcPr>
            <w:tcW w:w="4601" w:type="dxa"/>
          </w:tcPr>
          <w:p w14:paraId="37FF85AC"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Osteoporosis, Senile</w:t>
            </w:r>
          </w:p>
        </w:tc>
      </w:tr>
      <w:tr w:rsidR="00445271" w:rsidRPr="007342B7" w14:paraId="1EDF495B" w14:textId="77777777" w:rsidTr="002B2E54">
        <w:trPr>
          <w:jc w:val="center"/>
        </w:trPr>
        <w:tc>
          <w:tcPr>
            <w:tcW w:w="4959" w:type="dxa"/>
          </w:tcPr>
          <w:p w14:paraId="08FD0DFF"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genetic polymorphism</w:t>
            </w:r>
          </w:p>
        </w:tc>
        <w:tc>
          <w:tcPr>
            <w:tcW w:w="4601" w:type="dxa"/>
          </w:tcPr>
          <w:p w14:paraId="6F0E9E64" w14:textId="77777777" w:rsidR="00445271" w:rsidRPr="007342B7" w:rsidRDefault="00445271" w:rsidP="00445271">
            <w:pPr>
              <w:pStyle w:val="ListParagraph"/>
              <w:widowControl/>
              <w:numPr>
                <w:ilvl w:val="0"/>
                <w:numId w:val="7"/>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Senile Osteoporosis</w:t>
            </w:r>
          </w:p>
        </w:tc>
      </w:tr>
      <w:tr w:rsidR="00445271" w:rsidRPr="007342B7" w14:paraId="25B98E2B" w14:textId="77777777" w:rsidTr="002B2E54">
        <w:trPr>
          <w:jc w:val="center"/>
        </w:trPr>
        <w:tc>
          <w:tcPr>
            <w:tcW w:w="4959" w:type="dxa"/>
          </w:tcPr>
          <w:p w14:paraId="770DF89A"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nucleotide polymorphism, single</w:t>
            </w:r>
          </w:p>
        </w:tc>
        <w:tc>
          <w:tcPr>
            <w:tcW w:w="4601" w:type="dxa"/>
          </w:tcPr>
          <w:p w14:paraId="6E073643" w14:textId="77777777" w:rsidR="00445271" w:rsidRPr="007342B7" w:rsidRDefault="00445271" w:rsidP="002B2E54">
            <w:pPr>
              <w:pStyle w:val="ListParagraph"/>
              <w:widowControl/>
              <w:spacing w:line="380" w:lineRule="exact"/>
              <w:ind w:leftChars="0" w:left="0"/>
              <w:jc w:val="center"/>
              <w:rPr>
                <w:rFonts w:ascii="Times New Roman" w:eastAsia="DFKai-SB" w:hAnsi="Times New Roman" w:cs="Times New Roman"/>
                <w:b/>
                <w:bCs/>
                <w:sz w:val="28"/>
                <w:szCs w:val="28"/>
              </w:rPr>
            </w:pPr>
            <w:r w:rsidRPr="007342B7">
              <w:rPr>
                <w:rFonts w:ascii="Times New Roman" w:eastAsia="DFKai-SB" w:hAnsi="Times New Roman" w:cs="Times New Roman"/>
                <w:b/>
                <w:bCs/>
                <w:sz w:val="28"/>
                <w:szCs w:val="28"/>
              </w:rPr>
              <w:t>Combined (Final Strategy)</w:t>
            </w:r>
          </w:p>
        </w:tc>
      </w:tr>
      <w:tr w:rsidR="00445271" w:rsidRPr="007342B7" w14:paraId="726340D4" w14:textId="77777777" w:rsidTr="002B2E54">
        <w:trPr>
          <w:jc w:val="center"/>
        </w:trPr>
        <w:tc>
          <w:tcPr>
            <w:tcW w:w="4959" w:type="dxa"/>
          </w:tcPr>
          <w:p w14:paraId="5A8FDBC4"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nucleotide polymorphisms, single</w:t>
            </w:r>
          </w:p>
        </w:tc>
        <w:tc>
          <w:tcPr>
            <w:tcW w:w="4601" w:type="dxa"/>
            <w:vMerge w:val="restart"/>
          </w:tcPr>
          <w:p w14:paraId="5BEEC75E"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1 or 2 or 3 or 4 or 5 or 6 or 7 or 8 or 9 or 10 or 11) and (12 or 13 or 14 or 15 or 16 or 17 or 18 or 19 or 20 or 21)</w:t>
            </w:r>
          </w:p>
        </w:tc>
      </w:tr>
      <w:tr w:rsidR="00445271" w:rsidRPr="007342B7" w14:paraId="13FA7A5C" w14:textId="77777777" w:rsidTr="002B2E54">
        <w:trPr>
          <w:jc w:val="center"/>
        </w:trPr>
        <w:tc>
          <w:tcPr>
            <w:tcW w:w="4959" w:type="dxa"/>
          </w:tcPr>
          <w:p w14:paraId="64BB037E"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polymorphisms, single nucleotide</w:t>
            </w:r>
          </w:p>
        </w:tc>
        <w:tc>
          <w:tcPr>
            <w:tcW w:w="4601" w:type="dxa"/>
            <w:vMerge/>
          </w:tcPr>
          <w:p w14:paraId="7581E9FD"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p>
        </w:tc>
      </w:tr>
      <w:tr w:rsidR="00445271" w:rsidRPr="007342B7" w14:paraId="15C1BAC9" w14:textId="77777777" w:rsidTr="002B2E54">
        <w:trPr>
          <w:jc w:val="center"/>
        </w:trPr>
        <w:tc>
          <w:tcPr>
            <w:tcW w:w="4959" w:type="dxa"/>
          </w:tcPr>
          <w:p w14:paraId="0B34E12F"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single nucleotide polymorphisms</w:t>
            </w:r>
          </w:p>
        </w:tc>
        <w:tc>
          <w:tcPr>
            <w:tcW w:w="4601" w:type="dxa"/>
            <w:vMerge/>
          </w:tcPr>
          <w:p w14:paraId="06AF7FAD"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p>
        </w:tc>
      </w:tr>
      <w:tr w:rsidR="00445271" w:rsidRPr="007342B7" w14:paraId="0CFC2D1C" w14:textId="77777777" w:rsidTr="002B2E54">
        <w:trPr>
          <w:jc w:val="center"/>
        </w:trPr>
        <w:tc>
          <w:tcPr>
            <w:tcW w:w="4959" w:type="dxa"/>
          </w:tcPr>
          <w:p w14:paraId="44276791"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single nucleotide polymorphism</w:t>
            </w:r>
          </w:p>
        </w:tc>
        <w:tc>
          <w:tcPr>
            <w:tcW w:w="4601" w:type="dxa"/>
            <w:vMerge/>
          </w:tcPr>
          <w:p w14:paraId="36BD0882"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p>
        </w:tc>
      </w:tr>
      <w:tr w:rsidR="00445271" w:rsidRPr="007342B7" w14:paraId="0953F9BF" w14:textId="77777777" w:rsidTr="002B2E54">
        <w:trPr>
          <w:jc w:val="center"/>
        </w:trPr>
        <w:tc>
          <w:tcPr>
            <w:tcW w:w="4959" w:type="dxa"/>
          </w:tcPr>
          <w:p w14:paraId="415B4265"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IGF-1</w:t>
            </w:r>
          </w:p>
        </w:tc>
        <w:tc>
          <w:tcPr>
            <w:tcW w:w="4601" w:type="dxa"/>
            <w:vMerge w:val="restart"/>
          </w:tcPr>
          <w:p w14:paraId="650EF182"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22 or 23 or 24 or 25 or 26 or 27 or 28)</w:t>
            </w:r>
          </w:p>
        </w:tc>
      </w:tr>
      <w:tr w:rsidR="00445271" w:rsidRPr="007342B7" w14:paraId="3FA3EE15" w14:textId="77777777" w:rsidTr="002B2E54">
        <w:trPr>
          <w:jc w:val="center"/>
        </w:trPr>
        <w:tc>
          <w:tcPr>
            <w:tcW w:w="4959" w:type="dxa"/>
          </w:tcPr>
          <w:p w14:paraId="75A0CEFA"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Pr>
                <w:rFonts w:ascii="Times New Roman" w:eastAsia="DFKai-SB" w:hAnsi="Times New Roman" w:cs="Times New Roman"/>
                <w:bCs/>
                <w:sz w:val="28"/>
                <w:szCs w:val="28"/>
              </w:rPr>
              <w:t>IGF-</w:t>
            </w:r>
            <w:r>
              <w:rPr>
                <w:rFonts w:ascii="Times New Roman" w:eastAsia="DFKai-SB" w:hAnsi="Times New Roman" w:cs="Times New Roman" w:hint="eastAsia"/>
                <w:bCs/>
                <w:sz w:val="28"/>
                <w:szCs w:val="28"/>
              </w:rPr>
              <w:t>I</w:t>
            </w:r>
          </w:p>
        </w:tc>
        <w:tc>
          <w:tcPr>
            <w:tcW w:w="4601" w:type="dxa"/>
            <w:vMerge/>
          </w:tcPr>
          <w:p w14:paraId="35314EAC"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p>
        </w:tc>
      </w:tr>
      <w:tr w:rsidR="00445271" w:rsidRPr="007342B7" w14:paraId="2C706CEB" w14:textId="77777777" w:rsidTr="002B2E54">
        <w:trPr>
          <w:jc w:val="center"/>
        </w:trPr>
        <w:tc>
          <w:tcPr>
            <w:tcW w:w="4959" w:type="dxa"/>
          </w:tcPr>
          <w:p w14:paraId="0EF16E0E"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Pr>
                <w:rFonts w:ascii="Times New Roman" w:eastAsia="DFKai-SB" w:hAnsi="Times New Roman" w:cs="Times New Roman"/>
                <w:bCs/>
                <w:sz w:val="28"/>
                <w:szCs w:val="28"/>
              </w:rPr>
              <w:t>IGF-1</w:t>
            </w:r>
            <w:r w:rsidRPr="007342B7">
              <w:rPr>
                <w:rFonts w:ascii="Times New Roman" w:eastAsia="DFKai-SB" w:hAnsi="Times New Roman" w:cs="Times New Roman"/>
                <w:bCs/>
                <w:sz w:val="28"/>
                <w:szCs w:val="28"/>
              </w:rPr>
              <w:t>-SmC</w:t>
            </w:r>
          </w:p>
        </w:tc>
        <w:tc>
          <w:tcPr>
            <w:tcW w:w="4601" w:type="dxa"/>
          </w:tcPr>
          <w:p w14:paraId="5F17BB11" w14:textId="77777777" w:rsidR="00445271" w:rsidRPr="007342B7" w:rsidRDefault="00445271" w:rsidP="00445271">
            <w:pPr>
              <w:pStyle w:val="ListParagraph"/>
              <w:widowControl/>
              <w:numPr>
                <w:ilvl w:val="0"/>
                <w:numId w:val="8"/>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29 and 30</w:t>
            </w:r>
          </w:p>
        </w:tc>
      </w:tr>
      <w:tr w:rsidR="00445271" w:rsidRPr="007342B7" w14:paraId="552DF55C" w14:textId="77777777" w:rsidTr="002B2E54">
        <w:trPr>
          <w:jc w:val="center"/>
        </w:trPr>
        <w:tc>
          <w:tcPr>
            <w:tcW w:w="4959" w:type="dxa"/>
          </w:tcPr>
          <w:p w14:paraId="700F42DE"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Insulin Like Growth Factor I</w:t>
            </w:r>
          </w:p>
        </w:tc>
        <w:tc>
          <w:tcPr>
            <w:tcW w:w="4601" w:type="dxa"/>
          </w:tcPr>
          <w:p w14:paraId="14853424" w14:textId="77777777" w:rsidR="00445271" w:rsidRPr="007342B7" w:rsidRDefault="00445271" w:rsidP="002B2E54">
            <w:pPr>
              <w:pStyle w:val="ListParagraph"/>
              <w:widowControl/>
              <w:spacing w:line="380" w:lineRule="exact"/>
              <w:ind w:leftChars="0" w:left="0"/>
              <w:rPr>
                <w:rFonts w:ascii="Times New Roman" w:eastAsia="DFKai-SB" w:hAnsi="Times New Roman" w:cs="Times New Roman"/>
                <w:bCs/>
                <w:sz w:val="28"/>
                <w:szCs w:val="28"/>
              </w:rPr>
            </w:pPr>
          </w:p>
        </w:tc>
      </w:tr>
      <w:tr w:rsidR="00445271" w:rsidRPr="007342B7" w14:paraId="01CE06EA" w14:textId="77777777" w:rsidTr="002B2E54">
        <w:trPr>
          <w:jc w:val="center"/>
        </w:trPr>
        <w:tc>
          <w:tcPr>
            <w:tcW w:w="4959" w:type="dxa"/>
          </w:tcPr>
          <w:p w14:paraId="5F2AB1AC"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Insulin-Like Somatomedin Peptide I</w:t>
            </w:r>
          </w:p>
        </w:tc>
        <w:tc>
          <w:tcPr>
            <w:tcW w:w="4601" w:type="dxa"/>
          </w:tcPr>
          <w:p w14:paraId="03EEF8DE" w14:textId="77777777" w:rsidR="00445271" w:rsidRPr="007342B7" w:rsidRDefault="00445271" w:rsidP="002B2E54">
            <w:pPr>
              <w:pStyle w:val="ListParagraph"/>
              <w:widowControl/>
              <w:spacing w:line="380" w:lineRule="exact"/>
              <w:ind w:leftChars="0" w:left="0"/>
              <w:rPr>
                <w:rFonts w:ascii="Times New Roman" w:eastAsia="DFKai-SB" w:hAnsi="Times New Roman" w:cs="Times New Roman"/>
                <w:bCs/>
                <w:sz w:val="28"/>
                <w:szCs w:val="28"/>
              </w:rPr>
            </w:pPr>
          </w:p>
        </w:tc>
      </w:tr>
      <w:tr w:rsidR="00445271" w:rsidRPr="007342B7" w14:paraId="10821A4B" w14:textId="77777777" w:rsidTr="002B2E54">
        <w:trPr>
          <w:jc w:val="center"/>
        </w:trPr>
        <w:tc>
          <w:tcPr>
            <w:tcW w:w="4959" w:type="dxa"/>
          </w:tcPr>
          <w:p w14:paraId="57EBDD34"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Somatomedin C</w:t>
            </w:r>
          </w:p>
        </w:tc>
        <w:tc>
          <w:tcPr>
            <w:tcW w:w="4601" w:type="dxa"/>
          </w:tcPr>
          <w:p w14:paraId="0E91F574" w14:textId="77777777" w:rsidR="00445271" w:rsidRPr="007342B7" w:rsidRDefault="00445271" w:rsidP="002B2E54">
            <w:pPr>
              <w:pStyle w:val="ListParagraph"/>
              <w:widowControl/>
              <w:spacing w:line="380" w:lineRule="exact"/>
              <w:ind w:leftChars="0" w:left="0"/>
              <w:rPr>
                <w:rFonts w:ascii="Times New Roman" w:eastAsia="DFKai-SB" w:hAnsi="Times New Roman" w:cs="Times New Roman"/>
                <w:bCs/>
                <w:sz w:val="28"/>
                <w:szCs w:val="28"/>
              </w:rPr>
            </w:pPr>
          </w:p>
        </w:tc>
      </w:tr>
      <w:tr w:rsidR="00445271" w:rsidRPr="007342B7" w14:paraId="7838769E" w14:textId="77777777" w:rsidTr="002B2E54">
        <w:trPr>
          <w:jc w:val="center"/>
        </w:trPr>
        <w:tc>
          <w:tcPr>
            <w:tcW w:w="4959" w:type="dxa"/>
          </w:tcPr>
          <w:p w14:paraId="6A3756BB"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rs35767</w:t>
            </w:r>
          </w:p>
        </w:tc>
        <w:tc>
          <w:tcPr>
            <w:tcW w:w="4601" w:type="dxa"/>
          </w:tcPr>
          <w:p w14:paraId="68073992" w14:textId="77777777" w:rsidR="00445271" w:rsidRPr="007342B7" w:rsidRDefault="00445271" w:rsidP="002B2E54">
            <w:pPr>
              <w:pStyle w:val="ListParagraph"/>
              <w:widowControl/>
              <w:spacing w:line="380" w:lineRule="exact"/>
              <w:ind w:leftChars="0" w:left="0"/>
              <w:rPr>
                <w:rFonts w:ascii="Times New Roman" w:eastAsia="DFKai-SB" w:hAnsi="Times New Roman" w:cs="Times New Roman"/>
                <w:bCs/>
                <w:sz w:val="28"/>
                <w:szCs w:val="28"/>
              </w:rPr>
            </w:pPr>
          </w:p>
        </w:tc>
      </w:tr>
      <w:tr w:rsidR="00445271" w:rsidRPr="007342B7" w14:paraId="31F6653F" w14:textId="77777777" w:rsidTr="002B2E54">
        <w:trPr>
          <w:jc w:val="center"/>
        </w:trPr>
        <w:tc>
          <w:tcPr>
            <w:tcW w:w="4959" w:type="dxa"/>
          </w:tcPr>
          <w:p w14:paraId="292B90C6"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rs2288377</w:t>
            </w:r>
          </w:p>
        </w:tc>
        <w:tc>
          <w:tcPr>
            <w:tcW w:w="4601" w:type="dxa"/>
          </w:tcPr>
          <w:p w14:paraId="075DBBB3" w14:textId="77777777" w:rsidR="00445271" w:rsidRPr="007342B7" w:rsidRDefault="00445271" w:rsidP="002B2E54">
            <w:pPr>
              <w:pStyle w:val="ListParagraph"/>
              <w:widowControl/>
              <w:spacing w:line="380" w:lineRule="exact"/>
              <w:ind w:leftChars="0" w:left="0"/>
              <w:rPr>
                <w:rFonts w:ascii="Times New Roman" w:eastAsia="DFKai-SB" w:hAnsi="Times New Roman" w:cs="Times New Roman"/>
                <w:bCs/>
                <w:sz w:val="28"/>
                <w:szCs w:val="28"/>
              </w:rPr>
            </w:pPr>
          </w:p>
        </w:tc>
      </w:tr>
      <w:tr w:rsidR="00445271" w:rsidRPr="007342B7" w14:paraId="756D531E" w14:textId="77777777" w:rsidTr="002B2E54">
        <w:trPr>
          <w:jc w:val="center"/>
        </w:trPr>
        <w:tc>
          <w:tcPr>
            <w:tcW w:w="4959" w:type="dxa"/>
            <w:tcBorders>
              <w:bottom w:val="thickThinSmallGap" w:sz="24" w:space="0" w:color="auto"/>
            </w:tcBorders>
          </w:tcPr>
          <w:p w14:paraId="5496E399" w14:textId="77777777" w:rsidR="00445271" w:rsidRPr="007342B7" w:rsidRDefault="00445271" w:rsidP="00445271">
            <w:pPr>
              <w:pStyle w:val="ListParagraph"/>
              <w:widowControl/>
              <w:numPr>
                <w:ilvl w:val="0"/>
                <w:numId w:val="6"/>
              </w:numPr>
              <w:spacing w:line="380" w:lineRule="exact"/>
              <w:ind w:leftChars="0"/>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rs5742612</w:t>
            </w:r>
          </w:p>
        </w:tc>
        <w:tc>
          <w:tcPr>
            <w:tcW w:w="4601" w:type="dxa"/>
            <w:tcBorders>
              <w:bottom w:val="thickThinSmallGap" w:sz="24" w:space="0" w:color="auto"/>
            </w:tcBorders>
          </w:tcPr>
          <w:p w14:paraId="3BA649E3" w14:textId="77777777" w:rsidR="00445271" w:rsidRPr="007342B7" w:rsidRDefault="00445271" w:rsidP="002B2E54">
            <w:pPr>
              <w:pStyle w:val="ListParagraph"/>
              <w:widowControl/>
              <w:spacing w:line="380" w:lineRule="exact"/>
              <w:ind w:leftChars="0" w:left="0"/>
              <w:rPr>
                <w:rFonts w:ascii="Times New Roman" w:eastAsia="DFKai-SB" w:hAnsi="Times New Roman" w:cs="Times New Roman"/>
                <w:bCs/>
                <w:sz w:val="28"/>
                <w:szCs w:val="28"/>
              </w:rPr>
            </w:pPr>
          </w:p>
        </w:tc>
      </w:tr>
    </w:tbl>
    <w:p w14:paraId="7E1A94F0" w14:textId="77777777" w:rsidR="00445271" w:rsidRPr="007342B7" w:rsidRDefault="00445271" w:rsidP="00445271">
      <w:pPr>
        <w:widowControl/>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MeSH Browser: http://www.nlm.nih.gov/mesh/MBrowser.html</w:t>
      </w:r>
    </w:p>
    <w:p w14:paraId="5CD0C2E2" w14:textId="77777777" w:rsidR="00445271" w:rsidRPr="007342B7" w:rsidRDefault="00445271" w:rsidP="00445271">
      <w:pPr>
        <w:widowControl/>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PubMed: http://www.ncbi.nlm.nih.gov/pubmed</w:t>
      </w:r>
    </w:p>
    <w:p w14:paraId="4FD13024" w14:textId="77777777" w:rsidR="00445271" w:rsidRPr="007342B7" w:rsidRDefault="00445271" w:rsidP="00445271">
      <w:pPr>
        <w:widowControl/>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Cochrane Library: http://www.thecochranelibrary.com</w:t>
      </w:r>
    </w:p>
    <w:p w14:paraId="2730BF54" w14:textId="77777777" w:rsidR="00445271" w:rsidRPr="007342B7" w:rsidRDefault="00445271" w:rsidP="00445271">
      <w:pPr>
        <w:widowControl/>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Embase: https://www.embase.com</w:t>
      </w:r>
    </w:p>
    <w:p w14:paraId="1428C2B9" w14:textId="77777777" w:rsidR="00445271" w:rsidRDefault="00445271" w:rsidP="00445271">
      <w:pPr>
        <w:widowControl/>
        <w:rPr>
          <w:rFonts w:ascii="Times New Roman" w:eastAsia="DFKai-SB" w:hAnsi="Times New Roman" w:cs="Times New Roman"/>
          <w:bCs/>
          <w:sz w:val="28"/>
          <w:szCs w:val="28"/>
        </w:rPr>
      </w:pPr>
      <w:r w:rsidRPr="007342B7">
        <w:rPr>
          <w:rFonts w:ascii="Times New Roman" w:eastAsia="DFKai-SB" w:hAnsi="Times New Roman" w:cs="Times New Roman"/>
          <w:bCs/>
          <w:sz w:val="28"/>
          <w:szCs w:val="28"/>
        </w:rPr>
        <w:t xml:space="preserve">Web of science: </w:t>
      </w:r>
      <w:hyperlink r:id="rId8" w:history="1">
        <w:r w:rsidRPr="00D3584D">
          <w:rPr>
            <w:rStyle w:val="Hyperlink"/>
            <w:rFonts w:ascii="Times New Roman" w:eastAsia="DFKai-SB" w:hAnsi="Times New Roman" w:cs="Times New Roman"/>
            <w:bCs/>
            <w:sz w:val="28"/>
            <w:szCs w:val="28"/>
          </w:rPr>
          <w:t>http://www.webofscience.com</w:t>
        </w:r>
      </w:hyperlink>
    </w:p>
    <w:p w14:paraId="7AC2F870" w14:textId="77777777" w:rsidR="00445271" w:rsidRDefault="00445271">
      <w:pPr>
        <w:widowControl/>
        <w:rPr>
          <w:rFonts w:ascii="Times New Roman" w:eastAsia="DFKai-SB" w:hAnsi="Times New Roman" w:cs="Times New Roman"/>
          <w:b/>
          <w:color w:val="000000" w:themeColor="text1"/>
          <w:sz w:val="28"/>
          <w:szCs w:val="28"/>
        </w:rPr>
      </w:pPr>
    </w:p>
    <w:p w14:paraId="24C1DA99" w14:textId="77777777" w:rsidR="00445271" w:rsidRPr="00445271" w:rsidRDefault="00445271">
      <w:pPr>
        <w:widowControl/>
        <w:rPr>
          <w:rFonts w:ascii="Times New Roman" w:eastAsia="DFKai-SB" w:hAnsi="Times New Roman" w:cs="Times New Roman"/>
          <w:b/>
          <w:color w:val="000000" w:themeColor="text1"/>
          <w:sz w:val="28"/>
          <w:szCs w:val="28"/>
        </w:rPr>
      </w:pPr>
    </w:p>
    <w:p w14:paraId="3BEBE770" w14:textId="77777777" w:rsidR="009167CF" w:rsidRPr="00B2459D" w:rsidRDefault="009167CF">
      <w:pPr>
        <w:rPr>
          <w:rFonts w:ascii="Times New Roman" w:eastAsia="DFKai-SB" w:hAnsi="Times New Roman" w:cs="Times New Roman"/>
          <w:b/>
          <w:color w:val="000000" w:themeColor="text1"/>
          <w:sz w:val="28"/>
          <w:szCs w:val="28"/>
        </w:rPr>
      </w:pPr>
      <w:r w:rsidRPr="00D95553">
        <w:rPr>
          <w:rFonts w:ascii="Times New Roman" w:eastAsia="DFKai-SB" w:hAnsi="Times New Roman" w:cs="Times New Roman"/>
          <w:b/>
          <w:color w:val="000000" w:themeColor="text1"/>
          <w:sz w:val="28"/>
          <w:szCs w:val="28"/>
        </w:rPr>
        <w:t>Pubmed</w:t>
      </w:r>
      <w:r w:rsidR="00C74CBB">
        <w:rPr>
          <w:rFonts w:ascii="Times New Roman" w:eastAsia="DFKai-SB" w:hAnsi="Times New Roman" w:cs="Times New Roman"/>
          <w:b/>
          <w:color w:val="000000" w:themeColor="text1"/>
          <w:sz w:val="28"/>
          <w:szCs w:val="28"/>
        </w:rPr>
        <w:t xml:space="preserve"> </w:t>
      </w:r>
      <w:r w:rsidR="00E34C96" w:rsidRPr="00D95553">
        <w:rPr>
          <w:rFonts w:ascii="Times New Roman" w:eastAsia="DFKai-SB" w:hAnsi="Times New Roman" w:cs="Times New Roman"/>
          <w:b/>
          <w:color w:val="000000" w:themeColor="text1"/>
          <w:sz w:val="28"/>
          <w:szCs w:val="28"/>
        </w:rPr>
        <w:t>(105)</w:t>
      </w:r>
    </w:p>
    <w:p w14:paraId="641A94F1" w14:textId="77777777" w:rsidR="00826557" w:rsidRPr="00826557" w:rsidRDefault="00AC236F" w:rsidP="00AC236F">
      <w:pPr>
        <w:pStyle w:val="ListParagraph"/>
        <w:numPr>
          <w:ilvl w:val="0"/>
          <w:numId w:val="1"/>
        </w:numPr>
        <w:ind w:leftChars="0"/>
        <w:rPr>
          <w:rFonts w:ascii="Times New Roman" w:eastAsia="DFKai-SB" w:hAnsi="Times New Roman" w:cs="Times New Roman"/>
          <w:color w:val="000000" w:themeColor="text1"/>
        </w:rPr>
      </w:pPr>
      <w:r w:rsidRPr="00AC236F">
        <w:rPr>
          <w:rFonts w:ascii="Times New Roman" w:eastAsia="DFKai-SB" w:hAnsi="Times New Roman" w:cs="Times New Roman"/>
          <w:color w:val="000000" w:themeColor="text1"/>
        </w:rPr>
        <w:t>Animal researches</w:t>
      </w:r>
      <w:r w:rsidR="00826557">
        <w:rPr>
          <w:rFonts w:ascii="Times New Roman" w:eastAsia="DFKai-SB" w:hAnsi="Times New Roman" w:cs="Times New Roman" w:hint="eastAsia"/>
          <w:color w:val="000000" w:themeColor="text1"/>
        </w:rPr>
        <w:t xml:space="preserve"> </w:t>
      </w:r>
      <w:r w:rsidR="00D72265" w:rsidRPr="00B2459D">
        <w:rPr>
          <w:rFonts w:ascii="Times New Roman" w:eastAsia="DFKai-SB" w:hAnsi="Times New Roman" w:cs="Times New Roman"/>
          <w:color w:val="000000" w:themeColor="text1"/>
        </w:rPr>
        <w:t>(</w:t>
      </w:r>
      <w:r w:rsidR="0082468F" w:rsidRPr="00B2459D">
        <w:rPr>
          <w:rFonts w:ascii="Times New Roman" w:eastAsia="DFKai-SB" w:hAnsi="Times New Roman" w:cs="Times New Roman"/>
          <w:color w:val="000000" w:themeColor="text1"/>
        </w:rPr>
        <w:t>10</w:t>
      </w:r>
      <w:r w:rsidR="00D72265" w:rsidRPr="00B2459D">
        <w:rPr>
          <w:rFonts w:ascii="Times New Roman" w:eastAsia="DFKai-SB" w:hAnsi="Times New Roman" w:cs="Times New Roman"/>
          <w:color w:val="000000" w:themeColor="text1"/>
        </w:rPr>
        <w:t>)</w:t>
      </w:r>
      <w:r w:rsidR="00001274" w:rsidRPr="00B2459D">
        <w:rPr>
          <w:rFonts w:ascii="Times New Roman" w:eastAsia="DFKai-SB" w:hAnsi="Times New Roman" w:cs="Times New Roman"/>
          <w:color w:val="000000" w:themeColor="text1"/>
        </w:rPr>
        <w:fldChar w:fldCharType="begin">
          <w:fldData xml:space="preserve">PEVuZE5vdGU+PENpdGU+PEF1dGhvcj5DaGVuZzwvQXV0aG9yPjxZZWFyPjIwMTY8L1llYXI+PFJl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=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DaGVuZzwvQXV0aG9yPjxZZWFyPjIwMTY8L1llYXI+PFJl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=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001274" w:rsidRPr="00B2459D">
        <w:rPr>
          <w:rFonts w:ascii="Times New Roman" w:eastAsia="DFKai-SB" w:hAnsi="Times New Roman" w:cs="Times New Roman"/>
          <w:color w:val="000000" w:themeColor="text1"/>
        </w:rPr>
      </w:r>
      <w:r w:rsidR="00001274" w:rsidRPr="00B2459D">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10]</w:t>
      </w:r>
      <w:r w:rsidR="00001274" w:rsidRPr="00B2459D">
        <w:rPr>
          <w:rFonts w:ascii="Times New Roman" w:eastAsia="DFKai-SB" w:hAnsi="Times New Roman" w:cs="Times New Roman"/>
          <w:color w:val="000000" w:themeColor="text1"/>
        </w:rPr>
        <w:fldChar w:fldCharType="end"/>
      </w:r>
    </w:p>
    <w:p w14:paraId="6AD0D8E9" w14:textId="77777777" w:rsidR="00001274" w:rsidRPr="00826557" w:rsidRDefault="00826557" w:rsidP="00AD63FC">
      <w:pPr>
        <w:pStyle w:val="ListParagraph"/>
        <w:numPr>
          <w:ilvl w:val="0"/>
          <w:numId w:val="1"/>
        </w:numPr>
        <w:ind w:leftChars="0" w:hangingChars="200"/>
        <w:rPr>
          <w:rFonts w:ascii="Times New Roman" w:eastAsia="DFKai-SB" w:hAnsi="Times New Roman" w:cs="Times New Roman"/>
          <w:color w:val="000000" w:themeColor="text1"/>
        </w:rPr>
      </w:pPr>
      <w:r w:rsidRPr="00826557">
        <w:rPr>
          <w:rFonts w:ascii="Times New Roman" w:eastAsia="DFKai-SB" w:hAnsi="Times New Roman" w:cs="Times New Roman"/>
          <w:color w:val="000000" w:themeColor="text1"/>
        </w:rPr>
        <w:t xml:space="preserve">Not related to this research </w:t>
      </w:r>
      <w:r w:rsidR="00D72265" w:rsidRPr="00B2459D">
        <w:rPr>
          <w:rFonts w:ascii="Times New Roman" w:eastAsia="DFKai-SB" w:hAnsi="Times New Roman" w:cs="Times New Roman"/>
          <w:color w:val="000000" w:themeColor="text1"/>
        </w:rPr>
        <w:t>(</w:t>
      </w:r>
      <w:r w:rsidR="00D570F1">
        <w:rPr>
          <w:rFonts w:ascii="Times New Roman" w:eastAsia="DFKai-SB" w:hAnsi="Times New Roman" w:cs="Times New Roman"/>
          <w:color w:val="000000" w:themeColor="text1"/>
        </w:rPr>
        <w:t>53</w:t>
      </w:r>
      <w:r w:rsidR="00D72265" w:rsidRPr="00B2459D">
        <w:rPr>
          <w:rFonts w:ascii="Times New Roman" w:eastAsia="DFKai-SB" w:hAnsi="Times New Roman" w:cs="Times New Roman"/>
          <w:color w:val="000000" w:themeColor="text1"/>
        </w:rPr>
        <w:t>)</w:t>
      </w:r>
      <w:r w:rsidR="005D6AC7" w:rsidRPr="00826557">
        <w:rPr>
          <w:rFonts w:ascii="Times New Roman" w:eastAsia="DFKai-SB" w:hAnsi="Times New Roman" w:cs="Times New Roman"/>
          <w:color w:val="000000" w:themeColor="text1"/>
        </w:rPr>
        <w:fldChar w:fldCharType="begin">
          <w:fldData xml:space="preserve">dGlvbj48a2V5d29yZHM+PGtleXdvcmQ+QWRvbGVzY2VudDwva2V5d29yZD48a2V5d29yZD5Bbmlt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QYXJrPC9BdXRob3I+PFllYXI+MjAyMDwvWWVhcj48UmVj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==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c291cmNlLW51bT4xMC4xMDkzL2htZy9kZHE1NjA8L2VsZWN0cm9uaWMtcmVzb3VyY2UtbnVtPjxy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==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bCBCaW9jaGVtPC9mdWxsLXRpdGxlPjwvcGVyaW9kaWNhbD48cGFnZXM+MS0xNjwvcGFnZXM+PHZv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==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dGhlcmFwZXV0aWMgdXNlPC9rZXl3b3JkPjxrZXl3b3JkPkh1bWFuczwva2V5d29yZD48a2V5d29y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==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dGlvbj48a2V5d29yZHM+PGtleXdvcmQ+QWRvbGVzY2VudDwva2V5d29yZD48a2V5d29yZD5Bbmlt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5D6AC7" w:rsidRPr="00826557">
        <w:rPr>
          <w:rFonts w:ascii="Times New Roman" w:eastAsia="DFKai-SB" w:hAnsi="Times New Roman" w:cs="Times New Roman"/>
          <w:color w:val="000000" w:themeColor="text1"/>
        </w:rPr>
      </w:r>
      <w:r w:rsidR="005D6AC7" w:rsidRPr="00826557">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1-63]</w:t>
      </w:r>
      <w:r w:rsidR="005D6AC7" w:rsidRPr="00826557">
        <w:rPr>
          <w:rFonts w:ascii="Times New Roman" w:eastAsia="DFKai-SB" w:hAnsi="Times New Roman" w:cs="Times New Roman"/>
          <w:color w:val="000000" w:themeColor="text1"/>
        </w:rPr>
        <w:fldChar w:fldCharType="end"/>
      </w:r>
    </w:p>
    <w:p w14:paraId="691E4A0B" w14:textId="77777777" w:rsidR="00001274" w:rsidRPr="00AC236F" w:rsidRDefault="00826557" w:rsidP="001037C7">
      <w:pPr>
        <w:pStyle w:val="ListParagraph"/>
        <w:numPr>
          <w:ilvl w:val="0"/>
          <w:numId w:val="1"/>
        </w:numPr>
        <w:ind w:leftChars="0"/>
        <w:rPr>
          <w:rFonts w:ascii="Times New Roman" w:eastAsia="DFKai-SB" w:hAnsi="Times New Roman" w:cs="Times New Roman"/>
          <w:color w:val="000000" w:themeColor="text1"/>
        </w:rPr>
      </w:pPr>
      <w:r>
        <w:rPr>
          <w:rFonts w:ascii="Times New Roman" w:eastAsia="DFKai-SB" w:hAnsi="Times New Roman" w:cs="Times New Roman" w:hint="eastAsia"/>
          <w:color w:val="000000" w:themeColor="text1"/>
        </w:rPr>
        <w:t>N</w:t>
      </w:r>
      <w:r>
        <w:rPr>
          <w:rFonts w:ascii="Times New Roman" w:eastAsia="DFKai-SB" w:hAnsi="Times New Roman" w:cs="Times New Roman"/>
          <w:color w:val="000000" w:themeColor="text1"/>
        </w:rPr>
        <w:t xml:space="preserve">ot </w:t>
      </w:r>
      <w:r w:rsidR="00001274" w:rsidRPr="00B2459D">
        <w:rPr>
          <w:rFonts w:ascii="Times New Roman" w:eastAsia="DFKai-SB" w:hAnsi="Times New Roman" w:cs="Times New Roman"/>
          <w:color w:val="000000" w:themeColor="text1"/>
        </w:rPr>
        <w:t>OP</w:t>
      </w:r>
      <w:r>
        <w:rPr>
          <w:rFonts w:ascii="Times New Roman" w:eastAsia="DFKai-SB" w:hAnsi="Times New Roman" w:cs="Times New Roman"/>
          <w:color w:val="000000" w:themeColor="text1"/>
        </w:rPr>
        <w:t xml:space="preserve"> </w:t>
      </w:r>
      <w:r w:rsidR="00D72265" w:rsidRPr="00B2459D">
        <w:rPr>
          <w:rFonts w:ascii="Times New Roman" w:eastAsia="DFKai-SB" w:hAnsi="Times New Roman" w:cs="Times New Roman"/>
          <w:color w:val="000000" w:themeColor="text1"/>
        </w:rPr>
        <w:t>(</w:t>
      </w:r>
      <w:r w:rsidR="000B20C0">
        <w:rPr>
          <w:rFonts w:ascii="Times New Roman" w:eastAsia="DFKai-SB" w:hAnsi="Times New Roman" w:cs="Times New Roman"/>
          <w:color w:val="000000" w:themeColor="text1"/>
        </w:rPr>
        <w:t>26</w:t>
      </w:r>
      <w:r w:rsidR="00D72265" w:rsidRPr="00B2459D">
        <w:rPr>
          <w:rFonts w:ascii="Times New Roman" w:eastAsia="DFKai-SB" w:hAnsi="Times New Roman" w:cs="Times New Roman"/>
          <w:color w:val="000000" w:themeColor="text1"/>
        </w:rPr>
        <w:t>)</w:t>
      </w:r>
      <w:r w:rsidR="006F073A" w:rsidRPr="00AC236F">
        <w:rPr>
          <w:rFonts w:ascii="Times New Roman" w:eastAsia="DFKai-SB" w:hAnsi="Times New Roman" w:cs="Times New Roman"/>
          <w:color w:val="000000" w:themeColor="text1"/>
        </w:rPr>
        <w:fldChar w:fldCharType="begin">
          <w:fldData xml:space="preserve">LiBHLjwvYXV0aG9yPjwvYXV0aG9ycz48L2NvbnRyaWJ1dG9ycz48YXV0aC1hZGRyZXNzPkRlcGFy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NaWNobDwvQXV0aG9yPjxZZWFyPjIwMDE8L1llYXI+PFJl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==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LiBHLjwvYXV0aG9yPjwvYXV0aG9ycz48L2NvbnRyaWJ1dG9ycz48YXV0aC1hZGRyZXNzPkRlcGFy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6F073A" w:rsidRPr="00AC236F">
        <w:rPr>
          <w:rFonts w:ascii="Times New Roman" w:eastAsia="DFKai-SB" w:hAnsi="Times New Roman" w:cs="Times New Roman"/>
          <w:color w:val="000000" w:themeColor="text1"/>
        </w:rPr>
      </w:r>
      <w:r w:rsidR="006F073A" w:rsidRPr="00AC236F">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64-89]</w:t>
      </w:r>
      <w:r w:rsidR="006F073A" w:rsidRPr="00AC236F">
        <w:rPr>
          <w:rFonts w:ascii="Times New Roman" w:eastAsia="DFKai-SB" w:hAnsi="Times New Roman" w:cs="Times New Roman"/>
          <w:color w:val="000000" w:themeColor="text1"/>
        </w:rPr>
        <w:fldChar w:fldCharType="end"/>
      </w:r>
    </w:p>
    <w:p w14:paraId="4A0B7B4F" w14:textId="77777777" w:rsidR="00B071BE" w:rsidRDefault="00AC236F" w:rsidP="00AC236F">
      <w:pPr>
        <w:pStyle w:val="ListParagraph"/>
        <w:numPr>
          <w:ilvl w:val="0"/>
          <w:numId w:val="1"/>
        </w:numPr>
        <w:ind w:leftChars="0"/>
        <w:rPr>
          <w:rFonts w:ascii="Times New Roman" w:eastAsia="DFKai-SB" w:hAnsi="Times New Roman" w:cs="Times New Roman"/>
          <w:color w:val="000000" w:themeColor="text1"/>
        </w:rPr>
      </w:pPr>
      <w:r w:rsidRPr="00AC236F">
        <w:rPr>
          <w:rFonts w:ascii="Times New Roman" w:eastAsia="DFKai-SB" w:hAnsi="Times New Roman" w:cs="Times New Roman"/>
          <w:color w:val="000000" w:themeColor="text1"/>
        </w:rPr>
        <w:t xml:space="preserve">Studies on other polymorphisms or gene </w:t>
      </w:r>
      <w:r w:rsidR="00C24D5A" w:rsidRPr="00B2459D">
        <w:rPr>
          <w:rFonts w:ascii="Times New Roman" w:eastAsia="DFKai-SB" w:hAnsi="Times New Roman" w:cs="Times New Roman"/>
          <w:color w:val="000000" w:themeColor="text1"/>
        </w:rPr>
        <w:t>(</w:t>
      </w:r>
      <w:r>
        <w:rPr>
          <w:rFonts w:ascii="Times New Roman" w:eastAsia="DFKai-SB" w:hAnsi="Times New Roman" w:cs="Times New Roman"/>
          <w:color w:val="000000" w:themeColor="text1"/>
        </w:rPr>
        <w:t>11</w:t>
      </w:r>
      <w:r w:rsidR="00C24D5A" w:rsidRPr="00B2459D">
        <w:rPr>
          <w:rFonts w:ascii="Times New Roman" w:eastAsia="DFKai-SB" w:hAnsi="Times New Roman" w:cs="Times New Roman"/>
          <w:color w:val="000000" w:themeColor="text1"/>
        </w:rPr>
        <w:t>)</w:t>
      </w:r>
      <w:r w:rsidR="00B071BE" w:rsidRPr="00B2459D">
        <w:rPr>
          <w:rFonts w:ascii="Times New Roman" w:eastAsia="DFKai-SB" w:hAnsi="Times New Roman" w:cs="Times New Roman"/>
          <w:color w:val="000000" w:themeColor="text1"/>
        </w:rPr>
        <w:fldChar w:fldCharType="begin">
          <w:fldData xml:space="preserve">PEVuZE5vdGU+PENpdGU+PEF1dGhvcj5Lb3JvbWlsYTwvQXV0aG9yPjxZZWFyPjIwMTM8L1llYXI+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Lb3JvbWlsYTwvQXV0aG9yPjxZZWFyPjIwMTM8L1llYXI+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B071BE" w:rsidRPr="00B2459D">
        <w:rPr>
          <w:rFonts w:ascii="Times New Roman" w:eastAsia="DFKai-SB" w:hAnsi="Times New Roman" w:cs="Times New Roman"/>
          <w:color w:val="000000" w:themeColor="text1"/>
        </w:rPr>
      </w:r>
      <w:r w:rsidR="00B071BE" w:rsidRPr="00B2459D">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90-100]</w:t>
      </w:r>
      <w:r w:rsidR="00B071BE" w:rsidRPr="00B2459D">
        <w:rPr>
          <w:rFonts w:ascii="Times New Roman" w:eastAsia="DFKai-SB" w:hAnsi="Times New Roman" w:cs="Times New Roman"/>
          <w:color w:val="000000" w:themeColor="text1"/>
        </w:rPr>
        <w:fldChar w:fldCharType="end"/>
      </w:r>
    </w:p>
    <w:p w14:paraId="35867472" w14:textId="77777777" w:rsidR="00172F14" w:rsidRPr="00AC236F" w:rsidRDefault="00172F14" w:rsidP="00AC236F">
      <w:pPr>
        <w:pStyle w:val="ListParagraph"/>
        <w:numPr>
          <w:ilvl w:val="0"/>
          <w:numId w:val="1"/>
        </w:numPr>
        <w:ind w:leftChars="0"/>
        <w:rPr>
          <w:rFonts w:ascii="Times New Roman" w:eastAsia="DFKai-SB" w:hAnsi="Times New Roman" w:cs="Times New Roman"/>
          <w:color w:val="000000" w:themeColor="text1"/>
        </w:rPr>
      </w:pPr>
      <w:r>
        <w:rPr>
          <w:rFonts w:ascii="Times New Roman" w:eastAsia="DFKai-SB" w:hAnsi="Times New Roman" w:cs="Times New Roman"/>
          <w:color w:val="000000" w:themeColor="text1"/>
        </w:rPr>
        <w:t xml:space="preserve">Not </w:t>
      </w:r>
      <w:r w:rsidRPr="00172F14">
        <w:rPr>
          <w:rFonts w:ascii="Times New Roman" w:eastAsia="DFKai-SB" w:hAnsi="Times New Roman" w:cs="Times New Roman"/>
          <w:color w:val="000000" w:themeColor="text1"/>
          <w:lang w:val="en-CA"/>
        </w:rPr>
        <w:t>postmenopausal</w:t>
      </w:r>
      <w:r>
        <w:rPr>
          <w:rFonts w:ascii="Times New Roman" w:eastAsia="DFKai-SB" w:hAnsi="Times New Roman" w:cs="Times New Roman"/>
          <w:color w:val="000000" w:themeColor="text1"/>
          <w:lang w:val="en-CA"/>
        </w:rPr>
        <w:t xml:space="preserve"> (2)</w:t>
      </w:r>
      <w:r w:rsidR="00D570F1">
        <w:rPr>
          <w:rFonts w:ascii="Times New Roman" w:eastAsia="DFKai-SB" w:hAnsi="Times New Roman" w:cs="Times New Roman"/>
          <w:color w:val="000000" w:themeColor="text1"/>
          <w:lang w:val="en-CA"/>
        </w:rPr>
        <w:fldChar w:fldCharType="begin">
          <w:fldData xml:space="preserve">PEVuZE5vdGU+PENpdGU+PEF1dGhvcj5aaGFuZzwvQXV0aG9yPjxZZWFyPjIwMTU8L1llYXI+PFJl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==
</w:fldData>
        </w:fldChar>
      </w:r>
      <w:r w:rsidR="00490170">
        <w:rPr>
          <w:rFonts w:ascii="Times New Roman" w:eastAsia="DFKai-SB" w:hAnsi="Times New Roman" w:cs="Times New Roman"/>
          <w:color w:val="000000" w:themeColor="text1"/>
          <w:lang w:val="en-CA"/>
        </w:rPr>
        <w:instrText xml:space="preserve"> ADDIN EN.CITE </w:instrText>
      </w:r>
      <w:r w:rsidR="00490170">
        <w:rPr>
          <w:rFonts w:ascii="Times New Roman" w:eastAsia="DFKai-SB" w:hAnsi="Times New Roman" w:cs="Times New Roman"/>
          <w:color w:val="000000" w:themeColor="text1"/>
          <w:lang w:val="en-CA"/>
        </w:rPr>
        <w:fldChar w:fldCharType="begin">
          <w:fldData xml:space="preserve">PEVuZE5vdGU+PENpdGU+PEF1dGhvcj5aaGFuZzwvQXV0aG9yPjxZZWFyPjIwMTU8L1llYXI+PFJl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==
</w:fldData>
        </w:fldChar>
      </w:r>
      <w:r w:rsidR="00490170">
        <w:rPr>
          <w:rFonts w:ascii="Times New Roman" w:eastAsia="DFKai-SB" w:hAnsi="Times New Roman" w:cs="Times New Roman"/>
          <w:color w:val="000000" w:themeColor="text1"/>
          <w:lang w:val="en-CA"/>
        </w:rPr>
        <w:instrText xml:space="preserve"> ADDIN EN.CITE.DATA </w:instrText>
      </w:r>
      <w:r w:rsidR="00490170">
        <w:rPr>
          <w:rFonts w:ascii="Times New Roman" w:eastAsia="DFKai-SB" w:hAnsi="Times New Roman" w:cs="Times New Roman"/>
          <w:color w:val="000000" w:themeColor="text1"/>
          <w:lang w:val="en-CA"/>
        </w:rPr>
      </w:r>
      <w:r w:rsidR="00490170">
        <w:rPr>
          <w:rFonts w:ascii="Times New Roman" w:eastAsia="DFKai-SB" w:hAnsi="Times New Roman" w:cs="Times New Roman"/>
          <w:color w:val="000000" w:themeColor="text1"/>
          <w:lang w:val="en-CA"/>
        </w:rPr>
        <w:fldChar w:fldCharType="end"/>
      </w:r>
      <w:r w:rsidR="00D570F1">
        <w:rPr>
          <w:rFonts w:ascii="Times New Roman" w:eastAsia="DFKai-SB" w:hAnsi="Times New Roman" w:cs="Times New Roman"/>
          <w:color w:val="000000" w:themeColor="text1"/>
          <w:lang w:val="en-CA"/>
        </w:rPr>
      </w:r>
      <w:r w:rsidR="00D570F1">
        <w:rPr>
          <w:rFonts w:ascii="Times New Roman" w:eastAsia="DFKai-SB" w:hAnsi="Times New Roman" w:cs="Times New Roman"/>
          <w:color w:val="000000" w:themeColor="text1"/>
          <w:lang w:val="en-CA"/>
        </w:rPr>
        <w:fldChar w:fldCharType="separate"/>
      </w:r>
      <w:r w:rsidR="00490170">
        <w:rPr>
          <w:rFonts w:ascii="Times New Roman" w:eastAsia="DFKai-SB" w:hAnsi="Times New Roman" w:cs="Times New Roman"/>
          <w:noProof/>
          <w:color w:val="000000" w:themeColor="text1"/>
          <w:lang w:val="en-CA"/>
        </w:rPr>
        <w:t>[101, 102]</w:t>
      </w:r>
      <w:r w:rsidR="00D570F1">
        <w:rPr>
          <w:rFonts w:ascii="Times New Roman" w:eastAsia="DFKai-SB" w:hAnsi="Times New Roman" w:cs="Times New Roman"/>
          <w:color w:val="000000" w:themeColor="text1"/>
          <w:lang w:val="en-CA"/>
        </w:rPr>
        <w:fldChar w:fldCharType="end"/>
      </w:r>
    </w:p>
    <w:p w14:paraId="022DFEBA" w14:textId="77777777" w:rsidR="004B6A61" w:rsidRPr="000B20C0" w:rsidRDefault="00AC236F" w:rsidP="00AC236F">
      <w:pPr>
        <w:pStyle w:val="ListParagraph"/>
        <w:numPr>
          <w:ilvl w:val="0"/>
          <w:numId w:val="1"/>
        </w:numPr>
        <w:ind w:leftChars="0"/>
        <w:rPr>
          <w:rFonts w:ascii="Times New Roman" w:eastAsia="DFKai-SB" w:hAnsi="Times New Roman" w:cs="Times New Roman"/>
        </w:rPr>
      </w:pPr>
      <w:r w:rsidRPr="000B20C0">
        <w:rPr>
          <w:rFonts w:ascii="Times New Roman" w:eastAsia="DFKai-SB" w:hAnsi="Times New Roman" w:cs="Times New Roman"/>
        </w:rPr>
        <w:lastRenderedPageBreak/>
        <w:t xml:space="preserve">Included </w:t>
      </w:r>
      <w:r w:rsidR="00C24D5A" w:rsidRPr="000B20C0">
        <w:rPr>
          <w:rFonts w:ascii="Times New Roman" w:eastAsia="DFKai-SB" w:hAnsi="Times New Roman" w:cs="Times New Roman"/>
        </w:rPr>
        <w:t>(</w:t>
      </w:r>
      <w:r w:rsidR="000B20C0" w:rsidRPr="000B20C0">
        <w:rPr>
          <w:rFonts w:ascii="Times New Roman" w:eastAsia="DFKai-SB" w:hAnsi="Times New Roman" w:cs="Times New Roman"/>
        </w:rPr>
        <w:t>3</w:t>
      </w:r>
      <w:r w:rsidR="00C24D5A" w:rsidRPr="000B20C0">
        <w:rPr>
          <w:rFonts w:ascii="Times New Roman" w:eastAsia="DFKai-SB" w:hAnsi="Times New Roman" w:cs="Times New Roman"/>
        </w:rPr>
        <w:t>)</w:t>
      </w:r>
      <w:r w:rsidR="008953D3" w:rsidRPr="000B20C0">
        <w:rPr>
          <w:rFonts w:ascii="Times New Roman" w:eastAsia="DFKai-SB" w:hAnsi="Times New Roman" w:cs="Times New Roman"/>
        </w:rPr>
        <w:fldChar w:fldCharType="begin">
          <w:fldData xml:space="preserve">PEVuZE5vdGU+PENpdGU+PEF1dGhvcj5ZdW4tS2FpPC9BdXRob3I+PFllYXI+MjAxNDwvWWVhcj48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</w:fldData>
        </w:fldChar>
      </w:r>
      <w:r w:rsidR="00490170">
        <w:rPr>
          <w:rFonts w:ascii="Times New Roman" w:eastAsia="DFKai-SB" w:hAnsi="Times New Roman" w:cs="Times New Roman"/>
        </w:rPr>
        <w:instrText xml:space="preserve"> ADDIN EN.CITE </w:instrText>
      </w:r>
      <w:r w:rsidR="00490170">
        <w:rPr>
          <w:rFonts w:ascii="Times New Roman" w:eastAsia="DFKai-SB" w:hAnsi="Times New Roman" w:cs="Times New Roman"/>
        </w:rPr>
        <w:fldChar w:fldCharType="begin">
          <w:fldData xml:space="preserve">PEVuZE5vdGU+PENpdGU+PEF1dGhvcj5ZdW4tS2FpPC9BdXRob3I+PFllYXI+MjAxNDwvWWVhcj48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</w:fldData>
        </w:fldChar>
      </w:r>
      <w:r w:rsidR="00490170">
        <w:rPr>
          <w:rFonts w:ascii="Times New Roman" w:eastAsia="DFKai-SB" w:hAnsi="Times New Roman" w:cs="Times New Roman"/>
        </w:rPr>
        <w:instrText xml:space="preserve"> ADDIN EN.CITE.DATA </w:instrText>
      </w:r>
      <w:r w:rsidR="00490170">
        <w:rPr>
          <w:rFonts w:ascii="Times New Roman" w:eastAsia="DFKai-SB" w:hAnsi="Times New Roman" w:cs="Times New Roman"/>
        </w:rPr>
      </w:r>
      <w:r w:rsidR="00490170">
        <w:rPr>
          <w:rFonts w:ascii="Times New Roman" w:eastAsia="DFKai-SB" w:hAnsi="Times New Roman" w:cs="Times New Roman"/>
        </w:rPr>
        <w:fldChar w:fldCharType="end"/>
      </w:r>
      <w:r w:rsidR="008953D3" w:rsidRPr="000B20C0">
        <w:rPr>
          <w:rFonts w:ascii="Times New Roman" w:eastAsia="DFKai-SB" w:hAnsi="Times New Roman" w:cs="Times New Roman"/>
        </w:rPr>
      </w:r>
      <w:r w:rsidR="008953D3" w:rsidRPr="000B20C0">
        <w:rPr>
          <w:rFonts w:ascii="Times New Roman" w:eastAsia="DFKai-SB" w:hAnsi="Times New Roman" w:cs="Times New Roman"/>
        </w:rPr>
        <w:fldChar w:fldCharType="separate"/>
      </w:r>
      <w:r w:rsidR="00490170">
        <w:rPr>
          <w:rFonts w:ascii="Times New Roman" w:eastAsia="DFKai-SB" w:hAnsi="Times New Roman" w:cs="Times New Roman"/>
          <w:noProof/>
        </w:rPr>
        <w:t>[103-105]</w:t>
      </w:r>
      <w:r w:rsidR="008953D3" w:rsidRPr="000B20C0">
        <w:rPr>
          <w:rFonts w:ascii="Times New Roman" w:eastAsia="DFKai-SB" w:hAnsi="Times New Roman" w:cs="Times New Roman"/>
        </w:rPr>
        <w:fldChar w:fldCharType="end"/>
      </w:r>
    </w:p>
    <w:p w14:paraId="3991D9B9" w14:textId="77777777" w:rsidR="009167CF" w:rsidRPr="00D95553" w:rsidRDefault="00203B69" w:rsidP="00B071BE">
      <w:pPr>
        <w:rPr>
          <w:rFonts w:ascii="Times New Roman" w:eastAsia="DFKai-SB" w:hAnsi="Times New Roman" w:cs="Times New Roman"/>
          <w:b/>
          <w:color w:val="000000" w:themeColor="text1"/>
          <w:sz w:val="28"/>
          <w:szCs w:val="28"/>
        </w:rPr>
      </w:pPr>
      <w:r w:rsidRPr="00D95553">
        <w:rPr>
          <w:rFonts w:ascii="Times New Roman" w:eastAsia="DFKai-SB" w:hAnsi="Times New Roman" w:cs="Times New Roman"/>
          <w:b/>
          <w:color w:val="000000" w:themeColor="text1"/>
          <w:sz w:val="28"/>
          <w:szCs w:val="28"/>
        </w:rPr>
        <w:t>Cochrane</w:t>
      </w:r>
      <w:r w:rsidR="00C74CBB">
        <w:rPr>
          <w:rFonts w:ascii="Times New Roman" w:eastAsia="DFKai-SB" w:hAnsi="Times New Roman" w:cs="Times New Roman"/>
          <w:b/>
          <w:color w:val="000000" w:themeColor="text1"/>
          <w:sz w:val="28"/>
          <w:szCs w:val="28"/>
        </w:rPr>
        <w:t xml:space="preserve"> </w:t>
      </w:r>
      <w:r w:rsidR="00E34C96" w:rsidRPr="00D95553">
        <w:rPr>
          <w:rFonts w:ascii="Times New Roman" w:eastAsia="DFKai-SB" w:hAnsi="Times New Roman" w:cs="Times New Roman"/>
          <w:b/>
          <w:color w:val="000000" w:themeColor="text1"/>
          <w:sz w:val="28"/>
          <w:szCs w:val="28"/>
        </w:rPr>
        <w:t>(9)</w:t>
      </w:r>
    </w:p>
    <w:p w14:paraId="2B5A51DF" w14:textId="77777777" w:rsidR="00735F02" w:rsidRDefault="00735F02" w:rsidP="00C321A8">
      <w:pPr>
        <w:pStyle w:val="ListParagraph"/>
        <w:numPr>
          <w:ilvl w:val="0"/>
          <w:numId w:val="3"/>
        </w:numPr>
        <w:ind w:leftChars="0" w:left="482" w:hangingChars="201" w:hanging="482"/>
        <w:rPr>
          <w:rFonts w:ascii="Times New Roman" w:eastAsia="DFKai-SB" w:hAnsi="Times New Roman" w:cs="Times New Roman"/>
          <w:color w:val="000000" w:themeColor="text1"/>
        </w:rPr>
      </w:pPr>
      <w:r w:rsidRPr="00D95553">
        <w:rPr>
          <w:rFonts w:ascii="Times New Roman" w:eastAsia="DFKai-SB" w:hAnsi="Times New Roman" w:cs="Times New Roman"/>
          <w:color w:val="000000" w:themeColor="text1"/>
        </w:rPr>
        <w:t>Duplication (1)</w:t>
      </w:r>
      <w:r>
        <w:rPr>
          <w:rFonts w:ascii="Times New Roman" w:eastAsia="DFKai-SB" w:hAnsi="Times New Roman" w:cs="Times New Roman"/>
          <w:color w:val="000000" w:themeColor="text1"/>
        </w:rPr>
        <w:fldChar w:fldCharType="begin"/>
      </w:r>
      <w:r w:rsidR="00490170">
        <w:rPr>
          <w:rFonts w:ascii="Times New Roman" w:eastAsia="DFKai-SB" w:hAnsi="Times New Roman" w:cs="Times New Roman"/>
          <w:color w:val="000000" w:themeColor="text1"/>
        </w:rPr>
        <w:instrText xml:space="preserve"> ADDIN EN.CITE &lt;EndNote&gt;&lt;Cite&gt;&lt;Author&gt;Rosen&lt;/Author&gt;&lt;Year&gt;1998&lt;/Year&gt;&lt;RecNum&gt;97&lt;/RecNum&gt;&lt;DisplayText&gt;[97]&lt;/DisplayText&gt;&lt;record&gt;&lt;rec-number&gt;97&lt;/rec-number&gt;&lt;foreign-keys&gt;&lt;key app="EN" db-id="p22x52ezs2t0the0re7505xx9a5a5ww90dfx" timestamp="1667457859"&gt;97&lt;/key&gt;&lt;/foreign-keys&gt;&lt;ref-type name="Journal Article"&gt;17&lt;/ref-type&gt;&lt;contributors&gt;&lt;authors&gt;&lt;author&gt;Rosen, C. J.&lt;/author&gt;&lt;author&gt;Kurland, E. S.&lt;/author&gt;&lt;author&gt;Vereault, D.&lt;/author&gt;&lt;author&gt;Adler, R. A.&lt;/author&gt;&lt;author&gt;Rackoff, P. J.&lt;/author&gt;&lt;author&gt;Craig, W. Y.&lt;/author&gt;&lt;author&gt;Witte, S.&lt;/author&gt;&lt;author&gt;Rogers, J.&lt;/author&gt;&lt;author&gt;Bilezikian, J. P.&lt;/author&gt;&lt;/authors&gt;&lt;/contributors&gt;&lt;auth-address&gt;Jackson Laboratory, Bar Harbor, Maine 04605, USA. crosen@maine.maine.edu&lt;/auth-address&gt;&lt;titles&gt;&lt;title&gt;Association between serum insulin growth factor-I (IGF-I) and a simple sequence repeat in IGF-I gene: implications for genetic studies of bone mineral density&lt;/title&gt;&lt;secondary-title&gt;J Clin Endocrinol Metab&lt;/secondary-title&gt;&lt;/titles&gt;&lt;periodical&gt;&lt;full-title&gt;J Clin Endocrinol Metab&lt;/full-title&gt;&lt;/periodical&gt;&lt;pages&gt;2286-90&lt;/pages&gt;&lt;volume&gt;83&lt;/volume&gt;&lt;number&gt;7&lt;/number&gt;&lt;edition&gt;1998/07/14&lt;/edition&gt;&lt;keywords&gt;&lt;keyword&gt;Aged&lt;/keyword&gt;&lt;keyword&gt;Alleles&lt;/keyword&gt;&lt;keyword&gt;Bone Density/*genetics&lt;/keyword&gt;&lt;keyword&gt;*Dinucleotide Repeats&lt;/keyword&gt;&lt;keyword&gt;Female&lt;/keyword&gt;&lt;keyword&gt;Gene Frequency&lt;/keyword&gt;&lt;keyword&gt;Genotype&lt;/keyword&gt;&lt;keyword&gt;Humans&lt;/keyword&gt;&lt;keyword&gt;Insulin-Like Growth Factor I/genetics/*metabolism&lt;/keyword&gt;&lt;keyword&gt;Male&lt;/keyword&gt;&lt;keyword&gt;Middle Aged&lt;/keyword&gt;&lt;keyword&gt;Phenotype&lt;/keyword&gt;&lt;keyword&gt;*Polymorphism, Genetic&lt;/keyword&gt;&lt;/keywords&gt;&lt;dates&gt;&lt;year&gt;1998&lt;/year&gt;&lt;pub-dates&gt;&lt;date&gt;Jul&lt;/date&gt;&lt;/pub-dates&gt;&lt;/dates&gt;&lt;isbn&gt;0021-972X (Print)&amp;#xD;0021-972x&lt;/isbn&gt;&lt;accession-num&gt;9661596&lt;/accession-num&gt;&lt;urls&gt;&lt;/urls&gt;&lt;electronic-resource-num&gt;10.1210/jcem.83.7.4964&lt;/electronic-resource-num&gt;&lt;remote-database-provider&gt;NLM&lt;/remote-database-provider&gt;&lt;language&gt;eng&lt;/language&gt;&lt;/record&gt;&lt;/Cite&gt;&lt;/EndNote&gt;</w:instrText>
      </w:r>
      <w:r>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97]</w:t>
      </w:r>
      <w:r>
        <w:rPr>
          <w:rFonts w:ascii="Times New Roman" w:eastAsia="DFKai-SB" w:hAnsi="Times New Roman" w:cs="Times New Roman"/>
          <w:color w:val="000000" w:themeColor="text1"/>
        </w:rPr>
        <w:fldChar w:fldCharType="end"/>
      </w:r>
    </w:p>
    <w:p w14:paraId="4303A351" w14:textId="77777777" w:rsidR="00572857" w:rsidRPr="00735F02" w:rsidRDefault="00AC236F" w:rsidP="00735F02">
      <w:pPr>
        <w:pStyle w:val="ListParagraph"/>
        <w:numPr>
          <w:ilvl w:val="0"/>
          <w:numId w:val="3"/>
        </w:numPr>
        <w:ind w:leftChars="0" w:left="482" w:hangingChars="201" w:hanging="482"/>
        <w:rPr>
          <w:rFonts w:ascii="Times New Roman" w:eastAsia="DFKai-SB" w:hAnsi="Times New Roman" w:cs="Times New Roman"/>
          <w:color w:val="000000" w:themeColor="text1"/>
        </w:rPr>
      </w:pPr>
      <w:r w:rsidRPr="00D95553">
        <w:rPr>
          <w:rFonts w:ascii="Times New Roman" w:eastAsia="DFKai-SB" w:hAnsi="Times New Roman" w:cs="Times New Roman"/>
          <w:color w:val="000000" w:themeColor="text1"/>
        </w:rPr>
        <w:t xml:space="preserve">Not related to this research </w:t>
      </w:r>
      <w:r w:rsidR="00260DAD" w:rsidRPr="00D95553">
        <w:rPr>
          <w:rFonts w:ascii="Times New Roman" w:eastAsia="DFKai-SB" w:hAnsi="Times New Roman" w:cs="Times New Roman"/>
          <w:color w:val="000000" w:themeColor="text1"/>
        </w:rPr>
        <w:t>(</w:t>
      </w:r>
      <w:r w:rsidRPr="00D95553">
        <w:rPr>
          <w:rFonts w:ascii="Times New Roman" w:eastAsia="DFKai-SB" w:hAnsi="Times New Roman" w:cs="Times New Roman"/>
          <w:color w:val="000000" w:themeColor="text1"/>
        </w:rPr>
        <w:t>8</w:t>
      </w:r>
      <w:r w:rsidR="00260DAD" w:rsidRPr="00D95553">
        <w:rPr>
          <w:rFonts w:ascii="Times New Roman" w:eastAsia="DFKai-SB" w:hAnsi="Times New Roman" w:cs="Times New Roman"/>
          <w:color w:val="000000" w:themeColor="text1"/>
        </w:rPr>
        <w:t>)</w:t>
      </w:r>
      <w:r w:rsidR="00572857" w:rsidRPr="00D95553">
        <w:rPr>
          <w:rFonts w:ascii="Times New Roman" w:eastAsia="DFKai-SB" w:hAnsi="Times New Roman" w:cs="Times New Roman"/>
          <w:color w:val="000000" w:themeColor="text1"/>
        </w:rPr>
        <w:fldChar w:fldCharType="begin">
          <w:fldData xml:space="preserve">PEVuZE5vdGU+PENpdGU+PEF1dGhvcj5IdWFuZzwvQXV0aG9yPjxZZWFyPjIwMTA8L1llYXI+PFJl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=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IdWFuZzwvQXV0aG9yPjxZZWFyPjIwMTA8L1llYXI+PFJl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=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572857" w:rsidRPr="00D95553">
        <w:rPr>
          <w:rFonts w:ascii="Times New Roman" w:eastAsia="DFKai-SB" w:hAnsi="Times New Roman" w:cs="Times New Roman"/>
          <w:color w:val="000000" w:themeColor="text1"/>
        </w:rPr>
      </w:r>
      <w:r w:rsidR="00572857" w:rsidRPr="00D95553">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06-113]</w:t>
      </w:r>
      <w:r w:rsidR="00572857" w:rsidRPr="00D95553">
        <w:rPr>
          <w:rFonts w:ascii="Times New Roman" w:eastAsia="DFKai-SB" w:hAnsi="Times New Roman" w:cs="Times New Roman"/>
          <w:color w:val="000000" w:themeColor="text1"/>
        </w:rPr>
        <w:fldChar w:fldCharType="end"/>
      </w:r>
    </w:p>
    <w:p w14:paraId="7D9D22F4" w14:textId="77777777" w:rsidR="00572857" w:rsidRPr="00D95553" w:rsidRDefault="00572857" w:rsidP="00B071BE">
      <w:pPr>
        <w:rPr>
          <w:rFonts w:ascii="Times New Roman" w:eastAsia="DFKai-SB" w:hAnsi="Times New Roman" w:cs="Times New Roman"/>
          <w:b/>
          <w:color w:val="000000" w:themeColor="text1"/>
          <w:sz w:val="28"/>
          <w:szCs w:val="28"/>
        </w:rPr>
      </w:pPr>
      <w:r w:rsidRPr="00D95553">
        <w:rPr>
          <w:rFonts w:ascii="Times New Roman" w:eastAsia="DFKai-SB" w:hAnsi="Times New Roman" w:cs="Times New Roman"/>
          <w:b/>
          <w:color w:val="000000" w:themeColor="text1"/>
          <w:sz w:val="28"/>
          <w:szCs w:val="28"/>
        </w:rPr>
        <w:t>Embase</w:t>
      </w:r>
      <w:r w:rsidR="00C74CBB">
        <w:rPr>
          <w:rFonts w:ascii="Times New Roman" w:eastAsia="DFKai-SB" w:hAnsi="Times New Roman" w:cs="Times New Roman"/>
          <w:b/>
          <w:color w:val="000000" w:themeColor="text1"/>
          <w:sz w:val="28"/>
          <w:szCs w:val="28"/>
        </w:rPr>
        <w:t xml:space="preserve"> </w:t>
      </w:r>
      <w:r w:rsidR="00E34C96" w:rsidRPr="00D95553">
        <w:rPr>
          <w:rFonts w:ascii="Times New Roman" w:eastAsia="DFKai-SB" w:hAnsi="Times New Roman" w:cs="Times New Roman"/>
          <w:b/>
          <w:color w:val="000000" w:themeColor="text1"/>
          <w:sz w:val="28"/>
          <w:szCs w:val="28"/>
        </w:rPr>
        <w:t>(</w:t>
      </w:r>
      <w:r w:rsidR="009C5974">
        <w:rPr>
          <w:rFonts w:ascii="Times New Roman" w:eastAsia="DFKai-SB" w:hAnsi="Times New Roman" w:cs="Times New Roman"/>
          <w:b/>
          <w:color w:val="000000" w:themeColor="text1"/>
          <w:sz w:val="28"/>
          <w:szCs w:val="28"/>
        </w:rPr>
        <w:t>58</w:t>
      </w:r>
      <w:r w:rsidR="00E34C96" w:rsidRPr="00D95553">
        <w:rPr>
          <w:rFonts w:ascii="Times New Roman" w:eastAsia="DFKai-SB" w:hAnsi="Times New Roman" w:cs="Times New Roman"/>
          <w:b/>
          <w:color w:val="000000" w:themeColor="text1"/>
          <w:sz w:val="28"/>
          <w:szCs w:val="28"/>
        </w:rPr>
        <w:t>)</w:t>
      </w:r>
    </w:p>
    <w:p w14:paraId="1052E441" w14:textId="77777777" w:rsidR="00572857" w:rsidRPr="00D95553" w:rsidRDefault="00AC236F" w:rsidP="00AC236F">
      <w:pPr>
        <w:pStyle w:val="ListParagraph"/>
        <w:numPr>
          <w:ilvl w:val="0"/>
          <w:numId w:val="4"/>
        </w:numPr>
        <w:ind w:leftChars="0"/>
        <w:rPr>
          <w:rFonts w:ascii="Times New Roman" w:eastAsia="DFKai-SB" w:hAnsi="Times New Roman" w:cs="Times New Roman"/>
          <w:color w:val="000000" w:themeColor="text1"/>
        </w:rPr>
      </w:pPr>
      <w:r w:rsidRPr="00D95553">
        <w:rPr>
          <w:rFonts w:ascii="Times New Roman" w:eastAsia="DFKai-SB" w:hAnsi="Times New Roman" w:cs="Times New Roman"/>
          <w:color w:val="000000" w:themeColor="text1"/>
        </w:rPr>
        <w:t xml:space="preserve">Duplication </w:t>
      </w:r>
      <w:r w:rsidR="00E60C08" w:rsidRPr="00D95553">
        <w:rPr>
          <w:rFonts w:ascii="Times New Roman" w:eastAsia="DFKai-SB" w:hAnsi="Times New Roman" w:cs="Times New Roman"/>
          <w:color w:val="000000" w:themeColor="text1"/>
        </w:rPr>
        <w:t>(</w:t>
      </w:r>
      <w:r w:rsidR="0036108F">
        <w:rPr>
          <w:rFonts w:ascii="Times New Roman" w:eastAsia="DFKai-SB" w:hAnsi="Times New Roman" w:cs="Times New Roman"/>
          <w:color w:val="000000" w:themeColor="text1"/>
        </w:rPr>
        <w:t>29</w:t>
      </w:r>
      <w:r w:rsidR="00E60C08" w:rsidRPr="00D95553">
        <w:rPr>
          <w:rFonts w:ascii="Times New Roman" w:eastAsia="DFKai-SB" w:hAnsi="Times New Roman" w:cs="Times New Roman"/>
          <w:color w:val="000000" w:themeColor="text1"/>
        </w:rPr>
        <w:t>)</w:t>
      </w:r>
      <w:r w:rsidR="0082468F" w:rsidRPr="00D95553">
        <w:rPr>
          <w:rFonts w:ascii="Times New Roman" w:eastAsia="DFKai-SB" w:hAnsi="Times New Roman" w:cs="Times New Roman"/>
          <w:color w:val="000000" w:themeColor="text1"/>
        </w:rPr>
        <w:t xml:space="preserve"> </w:t>
      </w:r>
      <w:r w:rsidR="007E16E8" w:rsidRPr="00D95553">
        <w:rPr>
          <w:rFonts w:ascii="Times New Roman" w:eastAsia="DFKai-SB" w:hAnsi="Times New Roman" w:cs="Times New Roman"/>
          <w:color w:val="000000" w:themeColor="text1"/>
        </w:rPr>
        <w:fldChar w:fldCharType="begin">
          <w:fldData xml:space="preserve">aW4gRW5kb2NyaW5vbCBNZXRhYjwvc2Vjb25kYXJ5LXRpdGxlPjwvdGl0bGVzPjxwZXJpb2RpY2Fs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ZdW4tS2FpPC9BdXRob3I+PFllYXI+MjAxNDwvWWVhcj48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==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ZD5DYWxjaXVtLCBEaWV0YXJ5PC9rZXl3b3JkPjxrZXl3b3JkPkNoaWxkPC9rZXl3b3JkPjxrZXl3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==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aW4gRW5kb2NyaW5vbCBNZXRhYjwvc2Vjb25kYXJ5LXRpdGxlPjwvdGl0bGVzPjxwZXJpb2RpY2Fs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7E16E8" w:rsidRPr="00D95553">
        <w:rPr>
          <w:rFonts w:ascii="Times New Roman" w:eastAsia="DFKai-SB" w:hAnsi="Times New Roman" w:cs="Times New Roman"/>
          <w:color w:val="000000" w:themeColor="text1"/>
        </w:rPr>
      </w:r>
      <w:r w:rsidR="007E16E8" w:rsidRPr="00D95553">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4, 25, 27, 28, 32, 40, 41, 43, 50, 51, 57, 69, 76, 77, 81, 85, 88, 90, 92-96, 98, 100, 101, 103-105]</w:t>
      </w:r>
      <w:r w:rsidR="007E16E8" w:rsidRPr="00D95553">
        <w:rPr>
          <w:rFonts w:ascii="Times New Roman" w:eastAsia="DFKai-SB" w:hAnsi="Times New Roman" w:cs="Times New Roman"/>
          <w:color w:val="000000" w:themeColor="text1"/>
        </w:rPr>
        <w:fldChar w:fldCharType="end"/>
      </w:r>
    </w:p>
    <w:p w14:paraId="570B3D98" w14:textId="77777777" w:rsidR="00572857" w:rsidRPr="00B2459D" w:rsidRDefault="00AC236F" w:rsidP="00B2459D">
      <w:pPr>
        <w:pStyle w:val="ListParagraph"/>
        <w:numPr>
          <w:ilvl w:val="0"/>
          <w:numId w:val="4"/>
        </w:numPr>
        <w:ind w:leftChars="0"/>
        <w:rPr>
          <w:rFonts w:ascii="Times New Roman" w:eastAsia="DFKai-SB" w:hAnsi="Times New Roman" w:cs="Times New Roman"/>
          <w:color w:val="000000" w:themeColor="text1"/>
        </w:rPr>
      </w:pPr>
      <w:r w:rsidRPr="00D95553">
        <w:rPr>
          <w:rFonts w:ascii="Times New Roman" w:eastAsia="DFKai-SB" w:hAnsi="Times New Roman" w:cs="Times New Roman"/>
          <w:color w:val="000000" w:themeColor="text1"/>
        </w:rPr>
        <w:t>Animal researc</w:t>
      </w:r>
      <w:r>
        <w:rPr>
          <w:rFonts w:ascii="Times New Roman" w:eastAsia="DFKai-SB" w:hAnsi="Times New Roman" w:cs="Times New Roman"/>
          <w:color w:val="000000" w:themeColor="text1"/>
        </w:rPr>
        <w:t xml:space="preserve">h </w:t>
      </w:r>
      <w:r w:rsidR="00E60C08">
        <w:rPr>
          <w:rFonts w:ascii="Times New Roman" w:eastAsia="DFKai-SB" w:hAnsi="Times New Roman" w:cs="Times New Roman"/>
          <w:color w:val="000000" w:themeColor="text1"/>
        </w:rPr>
        <w:t>(</w:t>
      </w:r>
      <w:r w:rsidR="0082468F" w:rsidRPr="00B2459D">
        <w:rPr>
          <w:rFonts w:ascii="Times New Roman" w:eastAsia="DFKai-SB" w:hAnsi="Times New Roman" w:cs="Times New Roman"/>
          <w:color w:val="000000" w:themeColor="text1"/>
        </w:rPr>
        <w:t>1</w:t>
      </w:r>
      <w:r w:rsidR="00E60C08">
        <w:rPr>
          <w:rFonts w:ascii="Times New Roman" w:eastAsia="DFKai-SB" w:hAnsi="Times New Roman" w:cs="Times New Roman"/>
          <w:color w:val="000000" w:themeColor="text1"/>
        </w:rPr>
        <w:t>)</w:t>
      </w:r>
      <w:r w:rsidR="00050A94" w:rsidRPr="00B2459D">
        <w:rPr>
          <w:rFonts w:ascii="Times New Roman" w:eastAsia="DFKai-SB" w:hAnsi="Times New Roman" w:cs="Times New Roman"/>
          <w:color w:val="000000" w:themeColor="text1"/>
        </w:rPr>
        <w:fldChar w:fldCharType="begin">
          <w:fldData xml:space="preserve">PEVuZE5vdGU+PENpdGU+PEF1dGhvcj5Nb2hhbjwvQXV0aG9yPjxZZWFyPjIwMDM8L1llYXI+PFJl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Nb2hhbjwvQXV0aG9yPjxZZWFyPjIwMDM8L1llYXI+PFJl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050A94" w:rsidRPr="00B2459D">
        <w:rPr>
          <w:rFonts w:ascii="Times New Roman" w:eastAsia="DFKai-SB" w:hAnsi="Times New Roman" w:cs="Times New Roman"/>
          <w:color w:val="000000" w:themeColor="text1"/>
        </w:rPr>
      </w:r>
      <w:r w:rsidR="00050A94" w:rsidRPr="00B2459D">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14]</w:t>
      </w:r>
      <w:r w:rsidR="00050A94" w:rsidRPr="00B2459D">
        <w:rPr>
          <w:rFonts w:ascii="Times New Roman" w:eastAsia="DFKai-SB" w:hAnsi="Times New Roman" w:cs="Times New Roman"/>
          <w:color w:val="000000" w:themeColor="text1"/>
        </w:rPr>
        <w:fldChar w:fldCharType="end"/>
      </w:r>
    </w:p>
    <w:p w14:paraId="6546E1F5" w14:textId="77777777" w:rsidR="00572857" w:rsidRPr="00AC236F" w:rsidRDefault="00AC236F" w:rsidP="00E60C08">
      <w:pPr>
        <w:pStyle w:val="ListParagraph"/>
        <w:numPr>
          <w:ilvl w:val="0"/>
          <w:numId w:val="4"/>
        </w:numPr>
        <w:ind w:leftChars="0"/>
        <w:rPr>
          <w:rFonts w:ascii="Times New Roman" w:eastAsia="DFKai-SB" w:hAnsi="Times New Roman" w:cs="Times New Roman"/>
          <w:color w:val="000000" w:themeColor="text1"/>
        </w:rPr>
      </w:pPr>
      <w:r w:rsidRPr="00826557">
        <w:rPr>
          <w:rFonts w:ascii="Times New Roman" w:eastAsia="DFKai-SB" w:hAnsi="Times New Roman" w:cs="Times New Roman"/>
          <w:color w:val="000000" w:themeColor="text1"/>
        </w:rPr>
        <w:t>Not related to this research</w:t>
      </w:r>
      <w:r>
        <w:rPr>
          <w:rFonts w:ascii="Times New Roman" w:eastAsia="DFKai-SB" w:hAnsi="Times New Roman" w:cs="Times New Roman"/>
          <w:color w:val="000000" w:themeColor="text1"/>
        </w:rPr>
        <w:t xml:space="preserve"> </w:t>
      </w:r>
      <w:r w:rsidR="0036108F">
        <w:rPr>
          <w:rFonts w:ascii="Times New Roman" w:eastAsia="DFKai-SB" w:hAnsi="Times New Roman" w:cs="Times New Roman"/>
          <w:color w:val="000000" w:themeColor="text1"/>
        </w:rPr>
        <w:t>(17</w:t>
      </w:r>
      <w:r w:rsidR="00E60C08">
        <w:rPr>
          <w:rFonts w:ascii="Times New Roman" w:eastAsia="DFKai-SB" w:hAnsi="Times New Roman" w:cs="Times New Roman"/>
          <w:color w:val="000000" w:themeColor="text1"/>
        </w:rPr>
        <w:t>)</w:t>
      </w:r>
      <w:r w:rsidR="00712E69" w:rsidRPr="00AC236F">
        <w:rPr>
          <w:rFonts w:ascii="Times New Roman" w:eastAsia="DFKai-SB" w:hAnsi="Times New Roman" w:cs="Times New Roman"/>
          <w:color w:val="000000" w:themeColor="text1"/>
        </w:rPr>
        <w:fldChar w:fldCharType="begin">
          <w:fldData xml:space="preserve">PjxrZXl3b3JkPmNvbmZlcmVuY2UgcGFwZXI8L2tleXdvcmQ+PGtleXdvcmQ+Y29ycmVsYXRpb25h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HaXJvdXg8L0F1dGhvcj48WWVhcj4yMDEwPC9ZZWFyPjxS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==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PjxrZXl3b3JkPmNvbmZlcmVuY2UgcGFwZXI8L2tleXdvcmQ+PGtleXdvcmQ+Y29ycmVsYXRpb25h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712E69" w:rsidRPr="00AC236F">
        <w:rPr>
          <w:rFonts w:ascii="Times New Roman" w:eastAsia="DFKai-SB" w:hAnsi="Times New Roman" w:cs="Times New Roman"/>
          <w:color w:val="000000" w:themeColor="text1"/>
        </w:rPr>
      </w:r>
      <w:r w:rsidR="00712E69" w:rsidRPr="00AC236F">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15-131]</w:t>
      </w:r>
      <w:r w:rsidR="00712E69" w:rsidRPr="00AC236F">
        <w:rPr>
          <w:rFonts w:ascii="Times New Roman" w:eastAsia="DFKai-SB" w:hAnsi="Times New Roman" w:cs="Times New Roman"/>
          <w:color w:val="000000" w:themeColor="text1"/>
        </w:rPr>
        <w:fldChar w:fldCharType="end"/>
      </w:r>
    </w:p>
    <w:p w14:paraId="6B5769DD" w14:textId="77777777" w:rsidR="00572857" w:rsidRPr="00AC236F" w:rsidRDefault="00AC236F" w:rsidP="00AC236F">
      <w:pPr>
        <w:pStyle w:val="ListParagraph"/>
        <w:numPr>
          <w:ilvl w:val="0"/>
          <w:numId w:val="4"/>
        </w:numPr>
        <w:ind w:leftChars="0"/>
        <w:rPr>
          <w:rFonts w:ascii="Times New Roman" w:eastAsia="DFKai-SB" w:hAnsi="Times New Roman" w:cs="Times New Roman"/>
          <w:color w:val="000000" w:themeColor="text1"/>
        </w:rPr>
      </w:pPr>
      <w:r w:rsidRPr="00AC236F">
        <w:rPr>
          <w:rFonts w:ascii="Times New Roman" w:eastAsia="DFKai-SB" w:hAnsi="Times New Roman" w:cs="Times New Roman" w:hint="eastAsia"/>
          <w:color w:val="000000" w:themeColor="text1"/>
        </w:rPr>
        <w:t>N</w:t>
      </w:r>
      <w:r w:rsidRPr="00AC236F">
        <w:rPr>
          <w:rFonts w:ascii="Times New Roman" w:eastAsia="DFKai-SB" w:hAnsi="Times New Roman" w:cs="Times New Roman"/>
          <w:color w:val="000000" w:themeColor="text1"/>
        </w:rPr>
        <w:t xml:space="preserve">ot </w:t>
      </w:r>
      <w:r w:rsidR="00572857" w:rsidRPr="00AC236F">
        <w:rPr>
          <w:rFonts w:ascii="Times New Roman" w:eastAsia="DFKai-SB" w:hAnsi="Times New Roman" w:cs="Times New Roman"/>
          <w:color w:val="000000" w:themeColor="text1"/>
        </w:rPr>
        <w:t>OP</w:t>
      </w:r>
      <w:r w:rsidRPr="00AC236F">
        <w:rPr>
          <w:rFonts w:ascii="Times New Roman" w:eastAsia="DFKai-SB" w:hAnsi="Times New Roman" w:cs="Times New Roman"/>
          <w:color w:val="000000" w:themeColor="text1"/>
        </w:rPr>
        <w:t xml:space="preserve"> </w:t>
      </w:r>
      <w:r w:rsidR="00E60C08" w:rsidRPr="00AC236F">
        <w:rPr>
          <w:rFonts w:ascii="Times New Roman" w:eastAsia="DFKai-SB" w:hAnsi="Times New Roman" w:cs="Times New Roman"/>
          <w:color w:val="000000" w:themeColor="text1"/>
        </w:rPr>
        <w:t>(3)</w:t>
      </w:r>
      <w:r w:rsidR="007E16E8" w:rsidRPr="00AC236F">
        <w:rPr>
          <w:rFonts w:ascii="Times New Roman" w:eastAsia="DFKai-SB" w:hAnsi="Times New Roman" w:cs="Times New Roman"/>
          <w:color w:val="000000" w:themeColor="text1"/>
        </w:rPr>
        <w:fldChar w:fldCharType="begin">
          <w:fldData xml:space="preserve">PEVuZE5vdGU+PENpdGU+PEF1dGhvcj5Nb3JtYW5kbzwvQXV0aG9yPjxZZWFyPjIwMTQ8L1llYXI+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Nb3JtYW5kbzwvQXV0aG9yPjxZZWFyPjIwMTQ8L1llYXI+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7E16E8" w:rsidRPr="00AC236F">
        <w:rPr>
          <w:rFonts w:ascii="Times New Roman" w:eastAsia="DFKai-SB" w:hAnsi="Times New Roman" w:cs="Times New Roman"/>
          <w:color w:val="000000" w:themeColor="text1"/>
        </w:rPr>
      </w:r>
      <w:r w:rsidR="007E16E8" w:rsidRPr="00AC236F">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32-134]</w:t>
      </w:r>
      <w:r w:rsidR="007E16E8" w:rsidRPr="00AC236F">
        <w:rPr>
          <w:rFonts w:ascii="Times New Roman" w:eastAsia="DFKai-SB" w:hAnsi="Times New Roman" w:cs="Times New Roman"/>
          <w:color w:val="000000" w:themeColor="text1"/>
        </w:rPr>
        <w:fldChar w:fldCharType="end"/>
      </w:r>
    </w:p>
    <w:p w14:paraId="138538C7" w14:textId="77777777" w:rsidR="00572857" w:rsidRPr="00AC236F" w:rsidRDefault="00AC236F" w:rsidP="00AC236F">
      <w:pPr>
        <w:pStyle w:val="ListParagraph"/>
        <w:numPr>
          <w:ilvl w:val="0"/>
          <w:numId w:val="4"/>
        </w:numPr>
        <w:ind w:leftChars="0"/>
        <w:rPr>
          <w:rFonts w:ascii="Times New Roman" w:eastAsia="DFKai-SB" w:hAnsi="Times New Roman" w:cs="Times New Roman"/>
          <w:color w:val="000000" w:themeColor="text1"/>
        </w:rPr>
      </w:pPr>
      <w:r w:rsidRPr="00AC236F">
        <w:rPr>
          <w:rFonts w:ascii="Times New Roman" w:eastAsia="DFKai-SB" w:hAnsi="Times New Roman" w:cs="Times New Roman"/>
          <w:color w:val="000000" w:themeColor="text1"/>
        </w:rPr>
        <w:t xml:space="preserve">Studies on other polymorphisms or gene </w:t>
      </w:r>
      <w:r w:rsidR="00426A9D" w:rsidRPr="00AC236F">
        <w:rPr>
          <w:rFonts w:ascii="Times New Roman" w:eastAsia="DFKai-SB" w:hAnsi="Times New Roman" w:cs="Times New Roman"/>
          <w:color w:val="000000" w:themeColor="text1"/>
        </w:rPr>
        <w:t>(</w:t>
      </w:r>
      <w:r w:rsidRPr="00AC236F">
        <w:rPr>
          <w:rFonts w:ascii="Times New Roman" w:eastAsia="DFKai-SB" w:hAnsi="Times New Roman" w:cs="Times New Roman"/>
          <w:color w:val="000000" w:themeColor="text1"/>
        </w:rPr>
        <w:t>6</w:t>
      </w:r>
      <w:r w:rsidR="00426A9D" w:rsidRPr="00AC236F">
        <w:rPr>
          <w:rFonts w:ascii="Times New Roman" w:eastAsia="DFKai-SB" w:hAnsi="Times New Roman" w:cs="Times New Roman"/>
          <w:color w:val="000000" w:themeColor="text1"/>
        </w:rPr>
        <w:t>)</w:t>
      </w:r>
      <w:r w:rsidR="0082468F" w:rsidRPr="00AC236F">
        <w:rPr>
          <w:rFonts w:ascii="Times New Roman" w:eastAsia="DFKai-SB" w:hAnsi="Times New Roman" w:cs="Times New Roman"/>
          <w:color w:val="000000" w:themeColor="text1"/>
        </w:rPr>
        <w:t xml:space="preserve"> </w:t>
      </w:r>
      <w:r w:rsidR="003B7E36" w:rsidRPr="00AC236F">
        <w:rPr>
          <w:rFonts w:ascii="Times New Roman" w:eastAsia="DFKai-SB" w:hAnsi="Times New Roman" w:cs="Times New Roman"/>
          <w:color w:val="000000" w:themeColor="text1"/>
        </w:rPr>
        <w:fldChar w:fldCharType="begin">
          <w:fldData xml:space="preserve">PEVuZE5vdGU+PENpdGU+PEF1dGhvcj5UaGlqc3NlbjwvQXV0aG9yPjxZZWFyPjIwMDY8L1llYXI+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UaGlqc3NlbjwvQXV0aG9yPjxZZWFyPjIwMDY8L1llYXI+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3B7E36" w:rsidRPr="00AC236F">
        <w:rPr>
          <w:rFonts w:ascii="Times New Roman" w:eastAsia="DFKai-SB" w:hAnsi="Times New Roman" w:cs="Times New Roman"/>
          <w:color w:val="000000" w:themeColor="text1"/>
        </w:rPr>
      </w:r>
      <w:r w:rsidR="003B7E36" w:rsidRPr="00AC236F">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35-140]</w:t>
      </w:r>
      <w:r w:rsidR="003B7E36" w:rsidRPr="00AC236F">
        <w:rPr>
          <w:rFonts w:ascii="Times New Roman" w:eastAsia="DFKai-SB" w:hAnsi="Times New Roman" w:cs="Times New Roman"/>
          <w:color w:val="000000" w:themeColor="text1"/>
        </w:rPr>
        <w:fldChar w:fldCharType="end"/>
      </w:r>
    </w:p>
    <w:p w14:paraId="78DFD693" w14:textId="77777777" w:rsidR="006D5A4C" w:rsidRPr="00AC236F" w:rsidRDefault="00AC236F" w:rsidP="00AC236F">
      <w:pPr>
        <w:pStyle w:val="ListParagraph"/>
        <w:widowControl/>
        <w:numPr>
          <w:ilvl w:val="0"/>
          <w:numId w:val="4"/>
        </w:numPr>
        <w:ind w:leftChars="0"/>
        <w:rPr>
          <w:rFonts w:ascii="Times New Roman" w:eastAsia="DFKai-SB" w:hAnsi="Times New Roman" w:cs="Times New Roman"/>
          <w:color w:val="000000" w:themeColor="text1"/>
          <w:sz w:val="28"/>
        </w:rPr>
      </w:pPr>
      <w:r w:rsidRPr="00AC236F">
        <w:rPr>
          <w:rFonts w:ascii="Times New Roman" w:eastAsia="DFKai-SB" w:hAnsi="Times New Roman" w:cs="Times New Roman"/>
          <w:color w:val="000000" w:themeColor="text1"/>
        </w:rPr>
        <w:t xml:space="preserve">Poster </w:t>
      </w:r>
      <w:r w:rsidR="00426A9D" w:rsidRPr="00AC236F">
        <w:rPr>
          <w:rFonts w:ascii="Times New Roman" w:eastAsia="DFKai-SB" w:hAnsi="Times New Roman" w:cs="Times New Roman"/>
          <w:color w:val="000000" w:themeColor="text1"/>
        </w:rPr>
        <w:t>(</w:t>
      </w:r>
      <w:r w:rsidR="008A18CC" w:rsidRPr="00AC236F">
        <w:rPr>
          <w:rFonts w:ascii="Times New Roman" w:eastAsia="DFKai-SB" w:hAnsi="Times New Roman" w:cs="Times New Roman"/>
          <w:color w:val="000000" w:themeColor="text1"/>
        </w:rPr>
        <w:t>2</w:t>
      </w:r>
      <w:r w:rsidR="00426A9D" w:rsidRPr="00AC236F">
        <w:rPr>
          <w:rFonts w:ascii="Times New Roman" w:eastAsia="DFKai-SB" w:hAnsi="Times New Roman" w:cs="Times New Roman"/>
          <w:color w:val="000000" w:themeColor="text1"/>
        </w:rPr>
        <w:t>)</w:t>
      </w:r>
      <w:r w:rsidR="008A18CC" w:rsidRPr="00AC236F">
        <w:rPr>
          <w:rFonts w:ascii="Times New Roman" w:eastAsia="DFKai-SB" w:hAnsi="Times New Roman" w:cs="Times New Roman"/>
          <w:color w:val="000000" w:themeColor="text1"/>
        </w:rPr>
        <w:fldChar w:fldCharType="begin">
          <w:fldData xml:space="preserve">PEVuZE5vdGU+PENpdGU+PEF1dGhvcj5YdTwvQXV0aG9yPjxZZWFyPjIwMTI8L1llYXI+PFJlY051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YdTwvQXV0aG9yPjxZZWFyPjIwMTI8L1llYXI+PFJlY051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8A18CC" w:rsidRPr="00AC236F">
        <w:rPr>
          <w:rFonts w:ascii="Times New Roman" w:eastAsia="DFKai-SB" w:hAnsi="Times New Roman" w:cs="Times New Roman"/>
          <w:color w:val="000000" w:themeColor="text1"/>
        </w:rPr>
      </w:r>
      <w:r w:rsidR="008A18CC" w:rsidRPr="00AC236F">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41, 142]</w:t>
      </w:r>
      <w:r w:rsidR="008A18CC" w:rsidRPr="00AC236F">
        <w:rPr>
          <w:rFonts w:ascii="Times New Roman" w:eastAsia="DFKai-SB" w:hAnsi="Times New Roman" w:cs="Times New Roman"/>
          <w:color w:val="000000" w:themeColor="text1"/>
        </w:rPr>
        <w:fldChar w:fldCharType="end"/>
      </w:r>
    </w:p>
    <w:p w14:paraId="3E37ACA7" w14:textId="77777777" w:rsidR="00DF6B54" w:rsidRPr="00B2459D" w:rsidRDefault="00DF6B54" w:rsidP="00572857">
      <w:pPr>
        <w:rPr>
          <w:rFonts w:ascii="Times New Roman" w:eastAsia="DFKai-SB" w:hAnsi="Times New Roman" w:cs="Times New Roman"/>
          <w:b/>
          <w:color w:val="000000" w:themeColor="text1"/>
          <w:sz w:val="28"/>
        </w:rPr>
      </w:pPr>
      <w:r w:rsidRPr="00D95553">
        <w:rPr>
          <w:rFonts w:ascii="Times New Roman" w:eastAsia="DFKai-SB" w:hAnsi="Times New Roman" w:cs="Times New Roman"/>
          <w:b/>
          <w:color w:val="000000" w:themeColor="text1"/>
          <w:sz w:val="28"/>
        </w:rPr>
        <w:t>Web of Science</w:t>
      </w:r>
      <w:r w:rsidR="00C74CBB">
        <w:rPr>
          <w:rFonts w:ascii="Times New Roman" w:eastAsia="DFKai-SB" w:hAnsi="Times New Roman" w:cs="Times New Roman"/>
          <w:b/>
          <w:color w:val="000000" w:themeColor="text1"/>
          <w:sz w:val="28"/>
        </w:rPr>
        <w:t xml:space="preserve"> </w:t>
      </w:r>
      <w:r w:rsidR="009C5974">
        <w:rPr>
          <w:rFonts w:ascii="Times New Roman" w:eastAsia="DFKai-SB" w:hAnsi="Times New Roman" w:cs="Times New Roman"/>
          <w:b/>
          <w:color w:val="000000" w:themeColor="text1"/>
          <w:sz w:val="28"/>
        </w:rPr>
        <w:t>(110</w:t>
      </w:r>
      <w:r w:rsidR="00D80B76" w:rsidRPr="00D95553">
        <w:rPr>
          <w:rFonts w:ascii="Times New Roman" w:eastAsia="DFKai-SB" w:hAnsi="Times New Roman" w:cs="Times New Roman"/>
          <w:b/>
          <w:color w:val="000000" w:themeColor="text1"/>
          <w:sz w:val="28"/>
        </w:rPr>
        <w:t>)</w:t>
      </w:r>
    </w:p>
    <w:p w14:paraId="78E76831" w14:textId="77777777" w:rsidR="00DF6B54" w:rsidRPr="0053292A" w:rsidRDefault="00AC236F" w:rsidP="0053292A">
      <w:pPr>
        <w:pStyle w:val="ListParagraph"/>
        <w:numPr>
          <w:ilvl w:val="0"/>
          <w:numId w:val="5"/>
        </w:numPr>
        <w:ind w:leftChars="0"/>
        <w:rPr>
          <w:rFonts w:ascii="Times New Roman" w:eastAsia="DFKai-SB" w:hAnsi="Times New Roman" w:cs="Times New Roman"/>
          <w:color w:val="000000" w:themeColor="text1"/>
        </w:rPr>
      </w:pPr>
      <w:r w:rsidRPr="00AC236F">
        <w:rPr>
          <w:rFonts w:ascii="Times New Roman" w:eastAsia="DFKai-SB" w:hAnsi="Times New Roman" w:cs="Times New Roman"/>
          <w:color w:val="000000" w:themeColor="text1"/>
        </w:rPr>
        <w:t>Duplication</w:t>
      </w:r>
      <w:r w:rsidRPr="0053292A">
        <w:rPr>
          <w:rFonts w:ascii="Times New Roman" w:eastAsia="DFKai-SB" w:hAnsi="Times New Roman" w:cs="Times New Roman"/>
          <w:color w:val="000000" w:themeColor="text1"/>
        </w:rPr>
        <w:t xml:space="preserve"> </w:t>
      </w:r>
      <w:r w:rsidR="00D47417" w:rsidRPr="0053292A">
        <w:rPr>
          <w:rFonts w:ascii="Times New Roman" w:eastAsia="DFKai-SB" w:hAnsi="Times New Roman" w:cs="Times New Roman"/>
          <w:color w:val="000000" w:themeColor="text1"/>
        </w:rPr>
        <w:t>(</w:t>
      </w:r>
      <w:r w:rsidR="00074BC4" w:rsidRPr="0053292A">
        <w:rPr>
          <w:rFonts w:ascii="Times New Roman" w:eastAsia="DFKai-SB" w:hAnsi="Times New Roman" w:cs="Times New Roman"/>
          <w:color w:val="000000" w:themeColor="text1"/>
        </w:rPr>
        <w:t>5</w:t>
      </w:r>
      <w:r w:rsidR="008D7B14" w:rsidRPr="0053292A">
        <w:rPr>
          <w:rFonts w:ascii="Times New Roman" w:eastAsia="DFKai-SB" w:hAnsi="Times New Roman" w:cs="Times New Roman"/>
          <w:color w:val="000000" w:themeColor="text1"/>
        </w:rPr>
        <w:t>7</w:t>
      </w:r>
      <w:r w:rsidR="00D47417" w:rsidRPr="0053292A">
        <w:rPr>
          <w:rFonts w:ascii="Times New Roman" w:eastAsia="DFKai-SB" w:hAnsi="Times New Roman" w:cs="Times New Roman"/>
          <w:color w:val="000000" w:themeColor="text1"/>
        </w:rPr>
        <w:t>)</w:t>
      </w:r>
      <w:r w:rsidR="00DF6B54" w:rsidRPr="0053292A">
        <w:rPr>
          <w:rFonts w:ascii="Times New Roman" w:eastAsia="DFKai-SB" w:hAnsi="Times New Roman" w:cs="Times New Roman"/>
          <w:color w:val="000000" w:themeColor="text1"/>
        </w:rPr>
        <w:fldChar w:fldCharType="begin">
          <w:fldData xml:space="preserve">LTQ4PC9wYWdlcz48dm9sdW1lPjE0PC92b2x1bWU+PG51bWJlcj4yMjwvbnVtYmVyPjxlZGl0aW9u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2YW4gQnVuZGVyZW48L0F1dGhvcj48WWVhcj4yMDE5PC9Z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==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ZXl3b3JkPjxrZXl3b3JkPk9zdGVvcG9yb3Npcy8qZ2VuZXRpY3M8L2tleXdvcmQ+PGtleXdvcmQ+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==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YmVyPjxlZGl0aW9uPjIwMTEvMDEvMTE8L2VkaXRpb24+PGtleXdvcmRzPjxrZXl3b3JkPkFnZWQ8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==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490170">
        <w:rPr>
          <w:rFonts w:ascii="Times New Roman" w:eastAsia="DFKai-SB" w:hAnsi="Times New Roman" w:cs="Times New Roman"/>
          <w:color w:val="000000" w:themeColor="text1"/>
        </w:rPr>
        <w:fldChar w:fldCharType="begin">
          <w:fldData xml:space="preserve">LTQ4PC9wYWdlcz48dm9sdW1lPjE0PC92b2x1bWU+PG51bWJlcj4yMjwvbnVtYmVyPjxlZGl0aW9u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DF6B54" w:rsidRPr="0053292A">
        <w:rPr>
          <w:rFonts w:ascii="Times New Roman" w:eastAsia="DFKai-SB" w:hAnsi="Times New Roman" w:cs="Times New Roman"/>
          <w:color w:val="000000" w:themeColor="text1"/>
        </w:rPr>
      </w:r>
      <w:r w:rsidR="00DF6B54" w:rsidRPr="0053292A">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6, 9, 10, 15, 17, 18, 22, 25, 27, 31, 34, 35, 37-40, 42, 50, 54, 56-59, 65, 66, 69, 71, 73, 74, 76-78, 81, 84, 85, 87, 88, 90, 92, 95, 96, 98, 100-105, 118, 138, 141, 142]</w:t>
      </w:r>
      <w:r w:rsidR="00DF6B54" w:rsidRPr="0053292A">
        <w:rPr>
          <w:rFonts w:ascii="Times New Roman" w:eastAsia="DFKai-SB" w:hAnsi="Times New Roman" w:cs="Times New Roman"/>
          <w:color w:val="000000" w:themeColor="text1"/>
        </w:rPr>
        <w:fldChar w:fldCharType="end"/>
      </w:r>
    </w:p>
    <w:p w14:paraId="609524B9" w14:textId="77777777" w:rsidR="00535A09" w:rsidRPr="0053292A" w:rsidRDefault="00AC236F" w:rsidP="0053292A">
      <w:pPr>
        <w:pStyle w:val="ListParagraph"/>
        <w:numPr>
          <w:ilvl w:val="0"/>
          <w:numId w:val="5"/>
        </w:numPr>
        <w:ind w:leftChars="0"/>
        <w:rPr>
          <w:rFonts w:ascii="Times New Roman" w:eastAsia="DFKai-SB" w:hAnsi="Times New Roman" w:cs="Times New Roman"/>
          <w:color w:val="000000" w:themeColor="text1"/>
        </w:rPr>
      </w:pPr>
      <w:r w:rsidRPr="00AC236F">
        <w:rPr>
          <w:rFonts w:ascii="Times New Roman" w:eastAsia="DFKai-SB" w:hAnsi="Times New Roman" w:cs="Times New Roman"/>
          <w:color w:val="000000" w:themeColor="text1"/>
        </w:rPr>
        <w:t>Animal researches</w:t>
      </w:r>
      <w:r w:rsidRPr="0053292A">
        <w:rPr>
          <w:rFonts w:ascii="Times New Roman" w:eastAsia="DFKai-SB" w:hAnsi="Times New Roman" w:cs="Times New Roman"/>
          <w:color w:val="000000" w:themeColor="text1"/>
        </w:rPr>
        <w:t xml:space="preserve"> </w:t>
      </w:r>
      <w:r w:rsidR="00D47417" w:rsidRPr="0053292A">
        <w:rPr>
          <w:rFonts w:ascii="Times New Roman" w:eastAsia="DFKai-SB" w:hAnsi="Times New Roman" w:cs="Times New Roman"/>
          <w:color w:val="000000" w:themeColor="text1"/>
        </w:rPr>
        <w:t>(</w:t>
      </w:r>
      <w:r w:rsidR="00712E69" w:rsidRPr="0053292A">
        <w:rPr>
          <w:rFonts w:ascii="Times New Roman" w:eastAsia="DFKai-SB" w:hAnsi="Times New Roman" w:cs="Times New Roman"/>
          <w:color w:val="000000" w:themeColor="text1"/>
        </w:rPr>
        <w:t>12</w:t>
      </w:r>
      <w:r w:rsidR="00D47417" w:rsidRPr="0053292A">
        <w:rPr>
          <w:rFonts w:ascii="Times New Roman" w:eastAsia="DFKai-SB" w:hAnsi="Times New Roman" w:cs="Times New Roman"/>
          <w:color w:val="000000" w:themeColor="text1"/>
        </w:rPr>
        <w:t>)</w:t>
      </w:r>
      <w:r w:rsidR="00DF6B54" w:rsidRPr="0053292A">
        <w:rPr>
          <w:rFonts w:ascii="Times New Roman" w:eastAsia="DFKai-SB" w:hAnsi="Times New Roman" w:cs="Times New Roman"/>
          <w:color w:val="000000" w:themeColor="text1"/>
        </w:rPr>
        <w:fldChar w:fldCharType="begin">
          <w:fldData xml:space="preserve">PEVuZE5vdGU+PENpdGU+PEF1dGhvcj5XYW5nPC9BdXRob3I+PFllYXI+MjAyMDwvWWVhcj48UmVj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XYW5nPC9BdXRob3I+PFllYXI+MjAyMDwvWWVhcj48UmVj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DF6B54" w:rsidRPr="0053292A">
        <w:rPr>
          <w:rFonts w:ascii="Times New Roman" w:eastAsia="DFKai-SB" w:hAnsi="Times New Roman" w:cs="Times New Roman"/>
          <w:color w:val="000000" w:themeColor="text1"/>
        </w:rPr>
      </w:r>
      <w:r w:rsidR="00DF6B54" w:rsidRPr="0053292A">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43-154]</w:t>
      </w:r>
      <w:r w:rsidR="00DF6B54" w:rsidRPr="0053292A">
        <w:rPr>
          <w:rFonts w:ascii="Times New Roman" w:eastAsia="DFKai-SB" w:hAnsi="Times New Roman" w:cs="Times New Roman"/>
          <w:color w:val="000000" w:themeColor="text1"/>
        </w:rPr>
        <w:fldChar w:fldCharType="end"/>
      </w:r>
    </w:p>
    <w:p w14:paraId="54AEB009" w14:textId="77777777" w:rsidR="00FD73AB" w:rsidRPr="00D95553" w:rsidRDefault="00D95553" w:rsidP="00572857">
      <w:pPr>
        <w:pStyle w:val="ListParagraph"/>
        <w:numPr>
          <w:ilvl w:val="0"/>
          <w:numId w:val="5"/>
        </w:numPr>
        <w:ind w:leftChars="0"/>
        <w:rPr>
          <w:rFonts w:ascii="Times New Roman" w:eastAsia="DFKai-SB" w:hAnsi="Times New Roman" w:cs="Times New Roman"/>
          <w:color w:val="000000" w:themeColor="text1"/>
        </w:rPr>
      </w:pPr>
      <w:r w:rsidRPr="00826557">
        <w:rPr>
          <w:rFonts w:ascii="Times New Roman" w:eastAsia="DFKai-SB" w:hAnsi="Times New Roman" w:cs="Times New Roman"/>
          <w:color w:val="000000" w:themeColor="text1"/>
        </w:rPr>
        <w:t>Not related to this research</w:t>
      </w:r>
      <w:r w:rsidRPr="0053292A">
        <w:rPr>
          <w:rFonts w:ascii="Times New Roman" w:eastAsia="DFKai-SB" w:hAnsi="Times New Roman" w:cs="Times New Roman"/>
          <w:color w:val="000000" w:themeColor="text1"/>
        </w:rPr>
        <w:t xml:space="preserve"> </w:t>
      </w:r>
      <w:r w:rsidR="00712E69" w:rsidRPr="0053292A">
        <w:rPr>
          <w:rFonts w:ascii="Times New Roman" w:eastAsia="DFKai-SB" w:hAnsi="Times New Roman" w:cs="Times New Roman"/>
          <w:color w:val="000000" w:themeColor="text1"/>
        </w:rPr>
        <w:t>(</w:t>
      </w:r>
      <w:r w:rsidR="00D570F1">
        <w:rPr>
          <w:rFonts w:ascii="Times New Roman" w:eastAsia="DFKai-SB" w:hAnsi="Times New Roman" w:cs="Times New Roman"/>
          <w:color w:val="000000" w:themeColor="text1"/>
        </w:rPr>
        <w:t>11</w:t>
      </w:r>
      <w:r w:rsidR="00712E69" w:rsidRPr="0053292A">
        <w:rPr>
          <w:rFonts w:ascii="Times New Roman" w:eastAsia="DFKai-SB" w:hAnsi="Times New Roman" w:cs="Times New Roman"/>
          <w:color w:val="000000" w:themeColor="text1"/>
        </w:rPr>
        <w:t>)</w:t>
      </w:r>
      <w:r w:rsidR="00712E69" w:rsidRPr="00D95553">
        <w:rPr>
          <w:rFonts w:ascii="Times New Roman" w:eastAsia="DFKai-SB" w:hAnsi="Times New Roman" w:cs="Times New Roman"/>
          <w:color w:val="000000" w:themeColor="text1"/>
        </w:rPr>
        <w:fldChar w:fldCharType="begin">
          <w:fldData xml:space="preserve">PEVuZE5vdGU+PENpdGU+PEF1dGhvcj5QdXRodWNoZWFyeTwvQXV0aG9yPjxZZWFyPjIwMTE8L1ll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==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QdXRodWNoZWFyeTwvQXV0aG9yPjxZZWFyPjIwMTE8L1ll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==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712E69" w:rsidRPr="00D95553">
        <w:rPr>
          <w:rFonts w:ascii="Times New Roman" w:eastAsia="DFKai-SB" w:hAnsi="Times New Roman" w:cs="Times New Roman"/>
          <w:color w:val="000000" w:themeColor="text1"/>
        </w:rPr>
      </w:r>
      <w:r w:rsidR="00712E69" w:rsidRPr="00D95553">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55-165]</w:t>
      </w:r>
      <w:r w:rsidR="00712E69" w:rsidRPr="00D95553">
        <w:rPr>
          <w:rFonts w:ascii="Times New Roman" w:eastAsia="DFKai-SB" w:hAnsi="Times New Roman" w:cs="Times New Roman"/>
          <w:color w:val="000000" w:themeColor="text1"/>
        </w:rPr>
        <w:fldChar w:fldCharType="end"/>
      </w:r>
    </w:p>
    <w:p w14:paraId="4CA43983" w14:textId="77777777" w:rsidR="00DF6B54" w:rsidRPr="00AC236F" w:rsidRDefault="00AC236F" w:rsidP="00572857">
      <w:pPr>
        <w:pStyle w:val="ListParagraph"/>
        <w:numPr>
          <w:ilvl w:val="0"/>
          <w:numId w:val="5"/>
        </w:numPr>
        <w:ind w:leftChars="0"/>
        <w:rPr>
          <w:rFonts w:ascii="Times New Roman" w:eastAsia="DFKai-SB" w:hAnsi="Times New Roman" w:cs="Times New Roman"/>
          <w:color w:val="000000" w:themeColor="text1"/>
        </w:rPr>
      </w:pPr>
      <w:r>
        <w:rPr>
          <w:rFonts w:ascii="Times New Roman" w:eastAsia="DFKai-SB" w:hAnsi="Times New Roman" w:cs="Times New Roman" w:hint="eastAsia"/>
          <w:color w:val="000000" w:themeColor="text1"/>
        </w:rPr>
        <w:t>N</w:t>
      </w:r>
      <w:r>
        <w:rPr>
          <w:rFonts w:ascii="Times New Roman" w:eastAsia="DFKai-SB" w:hAnsi="Times New Roman" w:cs="Times New Roman"/>
          <w:color w:val="000000" w:themeColor="text1"/>
        </w:rPr>
        <w:t xml:space="preserve">ot </w:t>
      </w:r>
      <w:r w:rsidR="00DF6B54" w:rsidRPr="0053292A">
        <w:rPr>
          <w:rFonts w:ascii="Times New Roman" w:eastAsia="DFKai-SB" w:hAnsi="Times New Roman" w:cs="Times New Roman"/>
          <w:color w:val="000000" w:themeColor="text1"/>
        </w:rPr>
        <w:t>OP</w:t>
      </w:r>
      <w:r>
        <w:rPr>
          <w:rFonts w:ascii="Times New Roman" w:eastAsia="DFKai-SB" w:hAnsi="Times New Roman" w:cs="Times New Roman"/>
          <w:color w:val="000000" w:themeColor="text1"/>
        </w:rPr>
        <w:t xml:space="preserve"> </w:t>
      </w:r>
      <w:r w:rsidR="00D47417" w:rsidRPr="0053292A">
        <w:rPr>
          <w:rFonts w:ascii="Times New Roman" w:eastAsia="DFKai-SB" w:hAnsi="Times New Roman" w:cs="Times New Roman"/>
          <w:color w:val="000000" w:themeColor="text1"/>
        </w:rPr>
        <w:t>(</w:t>
      </w:r>
      <w:r w:rsidR="009C5974">
        <w:rPr>
          <w:rFonts w:ascii="Times New Roman" w:eastAsia="DFKai-SB" w:hAnsi="Times New Roman" w:cs="Times New Roman"/>
          <w:color w:val="000000" w:themeColor="text1"/>
        </w:rPr>
        <w:t>24</w:t>
      </w:r>
      <w:r w:rsidR="00D47417" w:rsidRPr="0053292A">
        <w:rPr>
          <w:rFonts w:ascii="Times New Roman" w:eastAsia="DFKai-SB" w:hAnsi="Times New Roman" w:cs="Times New Roman"/>
          <w:color w:val="000000" w:themeColor="text1"/>
        </w:rPr>
        <w:t>)</w:t>
      </w:r>
      <w:r w:rsidR="00DF6B54" w:rsidRPr="00AC236F">
        <w:rPr>
          <w:rFonts w:ascii="Times New Roman" w:eastAsia="DFKai-SB" w:hAnsi="Times New Roman" w:cs="Times New Roman"/>
          <w:color w:val="000000" w:themeColor="text1"/>
        </w:rPr>
        <w:fldChar w:fldCharType="begin">
          <w:fldData xml:space="preserve">PEVuZE5vdGU+PENpdGU+PEF1dGhvcj5EYXlhbjwvQXV0aG9yPjxZZWFyPjIwMDk8L1llYXI+PFJl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EYXlhbjwvQXV0aG9yPjxZZWFyPjIwMDk8L1llYXI+PFJl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DF6B54" w:rsidRPr="00AC236F">
        <w:rPr>
          <w:rFonts w:ascii="Times New Roman" w:eastAsia="DFKai-SB" w:hAnsi="Times New Roman" w:cs="Times New Roman"/>
          <w:color w:val="000000" w:themeColor="text1"/>
        </w:rPr>
      </w:r>
      <w:r w:rsidR="00DF6B54" w:rsidRPr="00AC236F">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66-189]</w:t>
      </w:r>
      <w:r w:rsidR="00DF6B54" w:rsidRPr="00AC236F">
        <w:rPr>
          <w:rFonts w:ascii="Times New Roman" w:eastAsia="DFKai-SB" w:hAnsi="Times New Roman" w:cs="Times New Roman"/>
          <w:color w:val="000000" w:themeColor="text1"/>
        </w:rPr>
        <w:fldChar w:fldCharType="end"/>
      </w:r>
    </w:p>
    <w:p w14:paraId="533F342D" w14:textId="77777777" w:rsidR="0036108F" w:rsidRDefault="00AC236F" w:rsidP="0036108F">
      <w:pPr>
        <w:pStyle w:val="ListParagraph"/>
        <w:numPr>
          <w:ilvl w:val="0"/>
          <w:numId w:val="5"/>
        </w:numPr>
        <w:ind w:leftChars="0"/>
        <w:rPr>
          <w:rFonts w:ascii="Times New Roman" w:eastAsia="DFKai-SB" w:hAnsi="Times New Roman" w:cs="Times New Roman"/>
          <w:color w:val="000000" w:themeColor="text1"/>
        </w:rPr>
      </w:pPr>
      <w:r w:rsidRPr="00AC236F">
        <w:rPr>
          <w:rFonts w:ascii="Times New Roman" w:eastAsia="DFKai-SB" w:hAnsi="Times New Roman" w:cs="Times New Roman"/>
          <w:color w:val="000000" w:themeColor="text1"/>
        </w:rPr>
        <w:t>Studies on other polymorphisms or gene</w:t>
      </w:r>
      <w:r w:rsidRPr="0053292A">
        <w:rPr>
          <w:rFonts w:ascii="Times New Roman" w:eastAsia="DFKai-SB" w:hAnsi="Times New Roman" w:cs="Times New Roman"/>
          <w:color w:val="000000" w:themeColor="text1"/>
        </w:rPr>
        <w:t xml:space="preserve"> </w:t>
      </w:r>
      <w:r w:rsidR="00D47417" w:rsidRPr="0053292A">
        <w:rPr>
          <w:rFonts w:ascii="Times New Roman" w:eastAsia="DFKai-SB" w:hAnsi="Times New Roman" w:cs="Times New Roman"/>
          <w:color w:val="000000" w:themeColor="text1"/>
        </w:rPr>
        <w:t>(</w:t>
      </w:r>
      <w:r w:rsidR="00074BC4" w:rsidRPr="0053292A">
        <w:rPr>
          <w:rFonts w:ascii="Times New Roman" w:eastAsia="DFKai-SB" w:hAnsi="Times New Roman" w:cs="Times New Roman"/>
          <w:color w:val="000000" w:themeColor="text1"/>
        </w:rPr>
        <w:t>4</w:t>
      </w:r>
      <w:r w:rsidR="00D47417" w:rsidRPr="0053292A">
        <w:rPr>
          <w:rFonts w:ascii="Times New Roman" w:eastAsia="DFKai-SB" w:hAnsi="Times New Roman" w:cs="Times New Roman"/>
          <w:color w:val="000000" w:themeColor="text1"/>
        </w:rPr>
        <w:t>)</w:t>
      </w:r>
      <w:r w:rsidR="00D50A27" w:rsidRPr="0053292A">
        <w:rPr>
          <w:rFonts w:ascii="Times New Roman" w:eastAsia="DFKai-SB" w:hAnsi="Times New Roman" w:cs="Times New Roman"/>
          <w:color w:val="000000" w:themeColor="text1"/>
        </w:rPr>
        <w:fldChar w:fldCharType="begin">
          <w:fldData xml:space="preserve">PEVuZE5vdGU+PENpdGU+PEF1dGhvcj5XYW5nPC9BdXRob3I+PFllYXI+MjAxNzwvWWVhcj48UmVj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</w:fldData>
        </w:fldChar>
      </w:r>
      <w:r w:rsidR="00490170">
        <w:rPr>
          <w:rFonts w:ascii="Times New Roman" w:eastAsia="DFKai-SB" w:hAnsi="Times New Roman" w:cs="Times New Roman"/>
          <w:color w:val="000000" w:themeColor="text1"/>
        </w:rPr>
        <w:instrText xml:space="preserve"> ADDIN EN.CITE </w:instrText>
      </w:r>
      <w:r w:rsidR="00490170">
        <w:rPr>
          <w:rFonts w:ascii="Times New Roman" w:eastAsia="DFKai-SB" w:hAnsi="Times New Roman" w:cs="Times New Roman"/>
          <w:color w:val="000000" w:themeColor="text1"/>
        </w:rPr>
        <w:fldChar w:fldCharType="begin">
          <w:fldData xml:space="preserve">PEVuZE5vdGU+PENpdGU+PEF1dGhvcj5XYW5nPC9BdXRob3I+PFllYXI+MjAxNzwvWWVhcj48UmVj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</w:fldData>
        </w:fldChar>
      </w:r>
      <w:r w:rsidR="00490170">
        <w:rPr>
          <w:rFonts w:ascii="Times New Roman" w:eastAsia="DFKai-SB" w:hAnsi="Times New Roman" w:cs="Times New Roman"/>
          <w:color w:val="000000" w:themeColor="text1"/>
        </w:rPr>
        <w:instrText xml:space="preserve"> ADDIN EN.CITE.DATA </w:instrText>
      </w:r>
      <w:r w:rsidR="00490170">
        <w:rPr>
          <w:rFonts w:ascii="Times New Roman" w:eastAsia="DFKai-SB" w:hAnsi="Times New Roman" w:cs="Times New Roman"/>
          <w:color w:val="000000" w:themeColor="text1"/>
        </w:rPr>
      </w:r>
      <w:r w:rsidR="00490170">
        <w:rPr>
          <w:rFonts w:ascii="Times New Roman" w:eastAsia="DFKai-SB" w:hAnsi="Times New Roman" w:cs="Times New Roman"/>
          <w:color w:val="000000" w:themeColor="text1"/>
        </w:rPr>
        <w:fldChar w:fldCharType="end"/>
      </w:r>
      <w:r w:rsidR="00D50A27" w:rsidRPr="0053292A">
        <w:rPr>
          <w:rFonts w:ascii="Times New Roman" w:eastAsia="DFKai-SB" w:hAnsi="Times New Roman" w:cs="Times New Roman"/>
          <w:color w:val="000000" w:themeColor="text1"/>
        </w:rPr>
      </w:r>
      <w:r w:rsidR="00D50A27" w:rsidRPr="0053292A">
        <w:rPr>
          <w:rFonts w:ascii="Times New Roman" w:eastAsia="DFKai-SB" w:hAnsi="Times New Roman" w:cs="Times New Roman"/>
          <w:color w:val="000000" w:themeColor="text1"/>
        </w:rPr>
        <w:fldChar w:fldCharType="separate"/>
      </w:r>
      <w:r w:rsidR="00490170">
        <w:rPr>
          <w:rFonts w:ascii="Times New Roman" w:eastAsia="DFKai-SB" w:hAnsi="Times New Roman" w:cs="Times New Roman"/>
          <w:noProof/>
          <w:color w:val="000000" w:themeColor="text1"/>
        </w:rPr>
        <w:t>[190-193]</w:t>
      </w:r>
      <w:r w:rsidR="00D50A27" w:rsidRPr="0053292A">
        <w:rPr>
          <w:rFonts w:ascii="Times New Roman" w:eastAsia="DFKai-SB" w:hAnsi="Times New Roman" w:cs="Times New Roman"/>
          <w:color w:val="000000" w:themeColor="text1"/>
        </w:rPr>
        <w:fldChar w:fldCharType="end"/>
      </w:r>
    </w:p>
    <w:p w14:paraId="3AC1772B" w14:textId="77777777" w:rsidR="00172F14" w:rsidRDefault="00172F14" w:rsidP="0036108F">
      <w:pPr>
        <w:pStyle w:val="ListParagraph"/>
        <w:numPr>
          <w:ilvl w:val="0"/>
          <w:numId w:val="5"/>
        </w:numPr>
        <w:ind w:leftChars="0"/>
        <w:rPr>
          <w:rFonts w:ascii="Times New Roman" w:eastAsia="DFKai-SB" w:hAnsi="Times New Roman" w:cs="Times New Roman"/>
          <w:color w:val="000000" w:themeColor="text1"/>
        </w:rPr>
      </w:pPr>
      <w:r>
        <w:rPr>
          <w:rFonts w:ascii="Times New Roman" w:eastAsia="DFKai-SB" w:hAnsi="Times New Roman" w:cs="Times New Roman"/>
          <w:color w:val="000000" w:themeColor="text1"/>
        </w:rPr>
        <w:t xml:space="preserve">Not </w:t>
      </w:r>
      <w:r w:rsidRPr="00172F14">
        <w:rPr>
          <w:rFonts w:ascii="Times New Roman" w:eastAsia="DFKai-SB" w:hAnsi="Times New Roman" w:cs="Times New Roman"/>
          <w:color w:val="000000" w:themeColor="text1"/>
          <w:lang w:val="en-CA"/>
        </w:rPr>
        <w:t>postmenopausal</w:t>
      </w:r>
      <w:r>
        <w:rPr>
          <w:rFonts w:ascii="Times New Roman" w:eastAsia="DFKai-SB" w:hAnsi="Times New Roman" w:cs="Times New Roman"/>
          <w:color w:val="000000" w:themeColor="text1"/>
          <w:lang w:val="en-CA"/>
        </w:rPr>
        <w:t xml:space="preserve"> (2)</w:t>
      </w:r>
      <w:r>
        <w:rPr>
          <w:rFonts w:ascii="Times New Roman" w:eastAsia="DFKai-SB" w:hAnsi="Times New Roman" w:cs="Times New Roman"/>
          <w:color w:val="000000" w:themeColor="text1"/>
          <w:lang w:val="en-CA"/>
        </w:rPr>
        <w:fldChar w:fldCharType="begin">
          <w:fldData xml:space="preserve">PEVuZE5vdGU+PENpdGU+PEF1dGhvcj5aaG91PC9BdXRob3I+PFllYXI+MjAxODwvWWVhcj48UmVj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</w:fldData>
        </w:fldChar>
      </w:r>
      <w:r w:rsidR="00490170">
        <w:rPr>
          <w:rFonts w:ascii="Times New Roman" w:eastAsia="DFKai-SB" w:hAnsi="Times New Roman" w:cs="Times New Roman"/>
          <w:color w:val="000000" w:themeColor="text1"/>
          <w:lang w:val="en-CA"/>
        </w:rPr>
        <w:instrText xml:space="preserve"> ADDIN EN.CITE </w:instrText>
      </w:r>
      <w:r w:rsidR="00490170">
        <w:rPr>
          <w:rFonts w:ascii="Times New Roman" w:eastAsia="DFKai-SB" w:hAnsi="Times New Roman" w:cs="Times New Roman"/>
          <w:color w:val="000000" w:themeColor="text1"/>
          <w:lang w:val="en-CA"/>
        </w:rPr>
        <w:fldChar w:fldCharType="begin">
          <w:fldData xml:space="preserve">PEVuZE5vdGU+PENpdGU+PEF1dGhvcj5aaG91PC9BdXRob3I+PFllYXI+MjAxODwvWWVhcj48UmVj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</w:fldData>
        </w:fldChar>
      </w:r>
      <w:r w:rsidR="00490170">
        <w:rPr>
          <w:rFonts w:ascii="Times New Roman" w:eastAsia="DFKai-SB" w:hAnsi="Times New Roman" w:cs="Times New Roman"/>
          <w:color w:val="000000" w:themeColor="text1"/>
          <w:lang w:val="en-CA"/>
        </w:rPr>
        <w:instrText xml:space="preserve"> ADDIN EN.CITE.DATA </w:instrText>
      </w:r>
      <w:r w:rsidR="00490170">
        <w:rPr>
          <w:rFonts w:ascii="Times New Roman" w:eastAsia="DFKai-SB" w:hAnsi="Times New Roman" w:cs="Times New Roman"/>
          <w:color w:val="000000" w:themeColor="text1"/>
          <w:lang w:val="en-CA"/>
        </w:rPr>
      </w:r>
      <w:r w:rsidR="00490170">
        <w:rPr>
          <w:rFonts w:ascii="Times New Roman" w:eastAsia="DFKai-SB" w:hAnsi="Times New Roman" w:cs="Times New Roman"/>
          <w:color w:val="000000" w:themeColor="text1"/>
          <w:lang w:val="en-CA"/>
        </w:rPr>
        <w:fldChar w:fldCharType="end"/>
      </w:r>
      <w:r>
        <w:rPr>
          <w:rFonts w:ascii="Times New Roman" w:eastAsia="DFKai-SB" w:hAnsi="Times New Roman" w:cs="Times New Roman"/>
          <w:color w:val="000000" w:themeColor="text1"/>
          <w:lang w:val="en-CA"/>
        </w:rPr>
      </w:r>
      <w:r>
        <w:rPr>
          <w:rFonts w:ascii="Times New Roman" w:eastAsia="DFKai-SB" w:hAnsi="Times New Roman" w:cs="Times New Roman"/>
          <w:color w:val="000000" w:themeColor="text1"/>
          <w:lang w:val="en-CA"/>
        </w:rPr>
        <w:fldChar w:fldCharType="separate"/>
      </w:r>
      <w:r w:rsidR="00490170">
        <w:rPr>
          <w:rFonts w:ascii="Times New Roman" w:eastAsia="DFKai-SB" w:hAnsi="Times New Roman" w:cs="Times New Roman"/>
          <w:noProof/>
          <w:color w:val="000000" w:themeColor="text1"/>
          <w:lang w:val="en-CA"/>
        </w:rPr>
        <w:t>[194, 195]</w:t>
      </w:r>
      <w:r>
        <w:rPr>
          <w:rFonts w:ascii="Times New Roman" w:eastAsia="DFKai-SB" w:hAnsi="Times New Roman" w:cs="Times New Roman"/>
          <w:color w:val="000000" w:themeColor="text1"/>
          <w:lang w:val="en-CA"/>
        </w:rPr>
        <w:fldChar w:fldCharType="end"/>
      </w:r>
    </w:p>
    <w:p w14:paraId="2B0577C7" w14:textId="77777777" w:rsidR="0036108F" w:rsidRDefault="0036108F">
      <w:pPr>
        <w:widowControl/>
        <w:rPr>
          <w:rFonts w:ascii="Times New Roman" w:eastAsia="DFKai-SB" w:hAnsi="Times New Roman" w:cs="Times New Roman"/>
          <w:color w:val="000000" w:themeColor="text1"/>
        </w:rPr>
      </w:pPr>
      <w:r>
        <w:rPr>
          <w:rFonts w:ascii="Times New Roman" w:eastAsia="DFKai-SB" w:hAnsi="Times New Roman" w:cs="Times New Roman"/>
          <w:color w:val="000000" w:themeColor="text1"/>
        </w:rPr>
        <w:br w:type="page"/>
      </w:r>
    </w:p>
    <w:p w14:paraId="0BD0C7E4" w14:textId="77777777" w:rsidR="00E11590" w:rsidRPr="0022198D" w:rsidRDefault="00001274" w:rsidP="00E11590">
      <w:pPr>
        <w:pStyle w:val="EndNoteBibliography"/>
        <w:ind w:left="720" w:hanging="720"/>
        <w:jc w:val="both"/>
        <w:rPr>
          <w:rFonts w:ascii="Times New Roman" w:hAnsi="Times New Roman" w:cs="Times New Roman"/>
        </w:rPr>
      </w:pPr>
      <w:r w:rsidRPr="0022198D">
        <w:rPr>
          <w:rFonts w:ascii="Times New Roman" w:eastAsia="DFKai-SB" w:hAnsi="Times New Roman" w:cs="Times New Roman"/>
          <w:color w:val="000000" w:themeColor="text1"/>
        </w:rPr>
        <w:lastRenderedPageBreak/>
        <w:fldChar w:fldCharType="begin"/>
      </w:r>
      <w:r w:rsidRPr="0022198D">
        <w:rPr>
          <w:rFonts w:ascii="Times New Roman" w:eastAsia="DFKai-SB" w:hAnsi="Times New Roman" w:cs="Times New Roman"/>
          <w:color w:val="000000" w:themeColor="text1"/>
        </w:rPr>
        <w:instrText xml:space="preserve"> ADDIN EN.REFLIST </w:instrText>
      </w:r>
      <w:r w:rsidRPr="0022198D">
        <w:rPr>
          <w:rFonts w:ascii="Times New Roman" w:eastAsia="DFKai-SB" w:hAnsi="Times New Roman" w:cs="Times New Roman"/>
          <w:color w:val="000000" w:themeColor="text1"/>
        </w:rPr>
        <w:fldChar w:fldCharType="separate"/>
      </w:r>
      <w:r w:rsidR="00E11590" w:rsidRPr="0022198D">
        <w:rPr>
          <w:rFonts w:ascii="Times New Roman" w:hAnsi="Times New Roman" w:cs="Times New Roman"/>
        </w:rPr>
        <w:t>1.</w:t>
      </w:r>
      <w:r w:rsidR="00E11590" w:rsidRPr="0022198D">
        <w:rPr>
          <w:rFonts w:ascii="Times New Roman" w:hAnsi="Times New Roman" w:cs="Times New Roman"/>
        </w:rPr>
        <w:tab/>
        <w:t>Cheng Y, Liu S, Zhang X, Wu Q, Li S, Fu H, Dong L, Yu H, Hao L. Expression Profiles of IGF-1R Gene and Polymorphisms of its Regulatory Regions in Different Pig Breeds. Protein J. 2016; 35:231-6.</w:t>
      </w:r>
    </w:p>
    <w:p w14:paraId="63912AF3" w14:textId="09600EF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w:t>
      </w:r>
      <w:r w:rsidRPr="0022198D">
        <w:rPr>
          <w:rFonts w:ascii="Times New Roman" w:hAnsi="Times New Roman" w:cs="Times New Roman"/>
        </w:rPr>
        <w:tab/>
        <w:t>Zhou H, Mitchell AD, McMurtry JP, Ashwell CM, Lamont SJ. Insulin-like growth factor-I gene polymorphism associations with growth, body composition, skeleton integrity, and metabolic traits in chickens. Poult Sci. 2005; 84:212-9.</w:t>
      </w:r>
    </w:p>
    <w:p w14:paraId="5329A429"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w:t>
      </w:r>
      <w:r w:rsidRPr="0022198D">
        <w:rPr>
          <w:rFonts w:ascii="Times New Roman" w:hAnsi="Times New Roman" w:cs="Times New Roman"/>
        </w:rPr>
        <w:tab/>
        <w:t>Telldahl Y, Svensson E, Götherström A, Storå J. Typing late prehistoric cows and bulls--osteology and genetics of cattle at the Eketorp ringfort on the Öland island in Sweden. PLoS One. 2011; 6:e20748.</w:t>
      </w:r>
    </w:p>
    <w:p w14:paraId="7F8BAAB5" w14:textId="5F4C6C6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w:t>
      </w:r>
      <w:r w:rsidRPr="0022198D">
        <w:rPr>
          <w:rFonts w:ascii="Times New Roman" w:hAnsi="Times New Roman" w:cs="Times New Roman"/>
        </w:rPr>
        <w:tab/>
        <w:t>Bennett AK, Hester PY, Spurlock DE. Polymorphisms in vitamin D receptor, osteopontin, insulin-like growth factor 1 and insulin, and their associations with bone, egg and growth traits in a layer--broiler cross in chickens. Anim Genet. 2006; 37:283-6.</w:t>
      </w:r>
    </w:p>
    <w:p w14:paraId="2C20DE96" w14:textId="11E7418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w:t>
      </w:r>
      <w:r w:rsidRPr="0022198D">
        <w:rPr>
          <w:rFonts w:ascii="Times New Roman" w:hAnsi="Times New Roman" w:cs="Times New Roman"/>
        </w:rPr>
        <w:tab/>
        <w:t>Hering DM, Olenski K, Kaminski S. Genome-wide association study for poor sperm motility in Holstein-Friesian bulls. Anim Reprod Sci. 2014; 146:89-97.</w:t>
      </w:r>
    </w:p>
    <w:p w14:paraId="0407EBA6" w14:textId="6FC97B8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w:t>
      </w:r>
      <w:r w:rsidRPr="0022198D">
        <w:rPr>
          <w:rFonts w:ascii="Times New Roman" w:hAnsi="Times New Roman" w:cs="Times New Roman"/>
        </w:rPr>
        <w:tab/>
        <w:t>Gao X, Shin YH, Li M, Wang F, Tong Q, Zhang P. The fat mass and obesity associated gene FTO functions in the brain to regulate postnatal growth in mice. PLoS One. 2010; 5:e14005.</w:t>
      </w:r>
    </w:p>
    <w:p w14:paraId="3EE7F9E6" w14:textId="764001E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w:t>
      </w:r>
      <w:r w:rsidRPr="0022198D">
        <w:rPr>
          <w:rFonts w:ascii="Times New Roman" w:hAnsi="Times New Roman" w:cs="Times New Roman"/>
        </w:rPr>
        <w:tab/>
        <w:t>Kawai M, Delany AM, Green CB, Adamo ML, Rosen C J. Nocturnin suppresses igf1 expression in bone by targeting the 3' untranslated region of igf1 mRNA. Endocrinology. 2010; 151:4861-70.</w:t>
      </w:r>
    </w:p>
    <w:p w14:paraId="646AC80A" w14:textId="52F5CEA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w:t>
      </w:r>
      <w:r w:rsidRPr="0022198D">
        <w:rPr>
          <w:rFonts w:ascii="Times New Roman" w:hAnsi="Times New Roman" w:cs="Times New Roman"/>
        </w:rPr>
        <w:tab/>
        <w:t>Li JQ, Chen ZM, Liu DW, Liu XH, Sun BL, Ling F, Zhang H, Chen YS. Genetic effects of IGF-1 gene on the performance in Landrace x Lantang pig resource population. Yi Chuan Xue Bao. 2003; 30:835-9.</w:t>
      </w:r>
    </w:p>
    <w:p w14:paraId="6F891F84" w14:textId="7396DC5D"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w:t>
      </w:r>
      <w:r w:rsidRPr="0022198D">
        <w:rPr>
          <w:rFonts w:ascii="Times New Roman" w:hAnsi="Times New Roman" w:cs="Times New Roman"/>
        </w:rPr>
        <w:tab/>
        <w:t>Wang X, Chrysovergis K, Bienstock RJ, Shim M, Eling TE. The H6D variant of NAG-1/GDF15 inhibits prostate xenograft growth in vivo. Prostate. 2012; 72:677-89.</w:t>
      </w:r>
    </w:p>
    <w:p w14:paraId="7A8AFCC4" w14:textId="734F610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w:t>
      </w:r>
      <w:r w:rsidRPr="0022198D">
        <w:rPr>
          <w:rFonts w:ascii="Times New Roman" w:hAnsi="Times New Roman" w:cs="Times New Roman"/>
        </w:rPr>
        <w:tab/>
        <w:t>McMichael BK, Jeong YH, Auerbach JA, Han CM, Sedlar R, Shettigar V, Bähler M, Agarwal S, Kim DG, Lee BS. The RhoGAP Myo9b Promotes Bone Growth by Mediating Osteoblastic Responsiveness to IGF-1. J Bone Miner Res. 2017; 32:2103-2115.</w:t>
      </w:r>
    </w:p>
    <w:p w14:paraId="410FE81C" w14:textId="60C079FF"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w:t>
      </w:r>
      <w:r w:rsidRPr="0022198D">
        <w:rPr>
          <w:rFonts w:ascii="Times New Roman" w:hAnsi="Times New Roman" w:cs="Times New Roman"/>
        </w:rPr>
        <w:tab/>
        <w:t>Park JH, Hwang IT, Yang S. Relationship between growth velocity and change of insulin-like growth factor-1, IGF binding protein-3 levels, and IGFBP-3 promoter polymorphism during GnRH agonist treatment. Ann Pediatr Endocrinol Metab. 2020.</w:t>
      </w:r>
    </w:p>
    <w:p w14:paraId="1A484C39" w14:textId="6D082B3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w:t>
      </w:r>
      <w:r w:rsidRPr="0022198D">
        <w:rPr>
          <w:rFonts w:ascii="Times New Roman" w:hAnsi="Times New Roman" w:cs="Times New Roman"/>
        </w:rPr>
        <w:tab/>
        <w:t>Bang P</w:t>
      </w:r>
      <w:r w:rsidR="00A30B4A">
        <w:rPr>
          <w:rFonts w:ascii="Times New Roman" w:hAnsi="Times New Roman" w:cs="Times New Roman"/>
        </w:rPr>
        <w:t xml:space="preserve">. </w:t>
      </w:r>
      <w:r w:rsidRPr="0022198D">
        <w:rPr>
          <w:rFonts w:ascii="Times New Roman" w:hAnsi="Times New Roman" w:cs="Times New Roman"/>
        </w:rPr>
        <w:t>Pediatric Implications of Normal Insulin-GH-IGF-Axis Physiology, in Endotext, K.R. Feingold, et al., Editors. 2000, MDText.com, Inc.</w:t>
      </w:r>
    </w:p>
    <w:p w14:paraId="62A0D636"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lastRenderedPageBreak/>
        <w:t>Copyright © 2000-2020, MDText.com, Inc.: South Dartmouth (MA).</w:t>
      </w:r>
    </w:p>
    <w:p w14:paraId="4F46B59A"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w:t>
      </w:r>
      <w:r w:rsidRPr="0022198D">
        <w:rPr>
          <w:rFonts w:ascii="Times New Roman" w:hAnsi="Times New Roman" w:cs="Times New Roman"/>
        </w:rPr>
        <w:tab/>
        <w:t>Tanaka T, Kato N, Aoki K, Watanabe M, Arai T, Hasegawa Y, Abe T. Long-term follow-up of growth hormone-producing pituitary carcinoma with multiple spinal metastases following multiple surgeries: case report. Neurol Med Chir (Tokyo). 2013; 53:707-11.</w:t>
      </w:r>
    </w:p>
    <w:p w14:paraId="66B1A292"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w:t>
      </w:r>
      <w:r w:rsidRPr="0022198D">
        <w:rPr>
          <w:rFonts w:ascii="Times New Roman" w:hAnsi="Times New Roman" w:cs="Times New Roman"/>
        </w:rPr>
        <w:tab/>
        <w:t>Westerbacka J, Bergholm R, Tiikkainen M, Yki-Järvinen H. Glargine and regular human insulin similarly acutely enhance endothelium-dependent vasodilatation in normal subjects. Arterioscler Thromb Vasc Biol. 2004; 24:320-4.</w:t>
      </w:r>
    </w:p>
    <w:p w14:paraId="47B69BC5" w14:textId="32E8421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w:t>
      </w:r>
      <w:r w:rsidRPr="0022198D">
        <w:rPr>
          <w:rFonts w:ascii="Times New Roman" w:hAnsi="Times New Roman" w:cs="Times New Roman"/>
        </w:rPr>
        <w:tab/>
        <w:t>Meyer S, Haist M, Schaefer S, Ivan D, Ittner JR, Nawroth PP, Plöckinger U, Stalla GK, Tuschy U, Weber MM, Weise A, Pfützner A, Habbe N, et al. Association of COLIA1 Sp1 polymorphism with the effect of subcutaneously injected recombinant hGH in GH-deficient adults. Pharmacogenomics. 2008; 9:1017-26.</w:t>
      </w:r>
    </w:p>
    <w:p w14:paraId="4382C183" w14:textId="664AB9AF"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w:t>
      </w:r>
      <w:r w:rsidRPr="0022198D">
        <w:rPr>
          <w:rFonts w:ascii="Times New Roman" w:hAnsi="Times New Roman" w:cs="Times New Roman"/>
        </w:rPr>
        <w:tab/>
        <w:t>Teumer A, Qi Q, Nethander M, Aschard H, Bandinelli S, Beekman M, Berndt SI, Bidlingmaier M, Broer L, Cappola A, Ceda GP, Chanock S, Chen MH, et al. Genomewide meta-analysis identifies loci associated with IGF-I and IGFBP-3 levels with impact on age-related traits. Aging Cell. 2016; 15:811-24.</w:t>
      </w:r>
    </w:p>
    <w:p w14:paraId="0A469C7B" w14:textId="2EB1017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w:t>
      </w:r>
      <w:r w:rsidRPr="0022198D">
        <w:rPr>
          <w:rFonts w:ascii="Times New Roman" w:hAnsi="Times New Roman" w:cs="Times New Roman"/>
        </w:rPr>
        <w:tab/>
        <w:t>Liu XG, Tan LJ, Lei SF, Liu YJ, Shen H, Wang L, Yan H, Guo YF, Xiong DH, Chen XD, Pan F, Yang TL, Zhang YP, et al. Genome-wide association and replication studies identified TRHR as an important gene for lean body mass. Am J Hum Genet. 2009; 84:418-23.</w:t>
      </w:r>
    </w:p>
    <w:p w14:paraId="51EDBEA6" w14:textId="2B9C80D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w:t>
      </w:r>
      <w:r w:rsidRPr="0022198D">
        <w:rPr>
          <w:rFonts w:ascii="Times New Roman" w:hAnsi="Times New Roman" w:cs="Times New Roman"/>
        </w:rPr>
        <w:tab/>
        <w:t>Kaplan RC, Petersen AK, Chen MH, Teumer A, Glazer NL, Döring A, Lam C S, Friedrich N, Newman A, Müller M, Yang Q, Homuth G, Cappola A, et al. A genome-wide association study identifies novel loci associated with circulating IGF-I and IGFBP-3. Hum Mol Genet. 2011; 20:1241-51.</w:t>
      </w:r>
    </w:p>
    <w:p w14:paraId="28B7C757" w14:textId="619D496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w:t>
      </w:r>
      <w:r w:rsidRPr="0022198D">
        <w:rPr>
          <w:rFonts w:ascii="Times New Roman" w:hAnsi="Times New Roman" w:cs="Times New Roman"/>
        </w:rPr>
        <w:tab/>
        <w:t>Pawlikowska L, Hu D, Huntsman S, Sung A, Chu C, Chen J, Joyner AH, Schork NJ, Hsueh WC, Reiner AP, Psaty BM, Atzmon G, Barzilai N, et al. Association of common genetic variation in the insulin/IGF1 signaling pathway with human longevity. Aging Cell. 2009; 8:460-72.</w:t>
      </w:r>
    </w:p>
    <w:p w14:paraId="2D6710B3" w14:textId="6A16215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0.</w:t>
      </w:r>
      <w:r w:rsidRPr="0022198D">
        <w:rPr>
          <w:rFonts w:ascii="Times New Roman" w:hAnsi="Times New Roman" w:cs="Times New Roman"/>
        </w:rPr>
        <w:tab/>
        <w:t>Lao JI, Montoriol C, Morer I, Beyer K. Genetic contribution to aging: deleterious and helpful genes define life expectancy. Ann N Y Acad Sci. 2005; 1057:50-63.</w:t>
      </w:r>
    </w:p>
    <w:p w14:paraId="65F8706D"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1.</w:t>
      </w:r>
      <w:r w:rsidRPr="0022198D">
        <w:rPr>
          <w:rFonts w:ascii="Times New Roman" w:hAnsi="Times New Roman" w:cs="Times New Roman"/>
        </w:rPr>
        <w:tab/>
        <w:t>Cluett C, Melzer D. Human genetic variations: Beacons on the pathways to successful ageing. Mech Ageing Dev. 2009; 130:553-63.</w:t>
      </w:r>
    </w:p>
    <w:p w14:paraId="06FDF7CB"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2.</w:t>
      </w:r>
      <w:r w:rsidRPr="0022198D">
        <w:rPr>
          <w:rFonts w:ascii="Times New Roman" w:hAnsi="Times New Roman" w:cs="Times New Roman"/>
        </w:rPr>
        <w:tab/>
        <w:t>Jiang M, Huhtaniemi I. Polymorphisms in androgen and estrogen receptor genes: effects on male aging. Exp Gerontol. 2004; 39:1603-11.</w:t>
      </w:r>
    </w:p>
    <w:p w14:paraId="5817D354"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3.</w:t>
      </w:r>
      <w:r w:rsidRPr="0022198D">
        <w:rPr>
          <w:rFonts w:ascii="Times New Roman" w:hAnsi="Times New Roman" w:cs="Times New Roman"/>
        </w:rPr>
        <w:tab/>
        <w:t xml:space="preserve">Chihara K, Takahashi Y, Kaji H, Goji K, Okimura Y, Abe H. Short stature caused </w:t>
      </w:r>
      <w:r w:rsidRPr="0022198D">
        <w:rPr>
          <w:rFonts w:ascii="Times New Roman" w:hAnsi="Times New Roman" w:cs="Times New Roman"/>
        </w:rPr>
        <w:lastRenderedPageBreak/>
        <w:t>by a natural growth hormone antagonist. Horm Res. 1998; 49 Suppl 1:41-5.</w:t>
      </w:r>
    </w:p>
    <w:p w14:paraId="25131A47"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4.</w:t>
      </w:r>
      <w:r w:rsidRPr="0022198D">
        <w:rPr>
          <w:rFonts w:ascii="Times New Roman" w:hAnsi="Times New Roman" w:cs="Times New Roman"/>
        </w:rPr>
        <w:tab/>
        <w:t>Juul A. The effects of oestrogens on linear bone growth. Hum Reprod Update. 2001; 7:303-13.</w:t>
      </w:r>
    </w:p>
    <w:p w14:paraId="68E3EAAF" w14:textId="338A414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5.</w:t>
      </w:r>
      <w:r w:rsidRPr="0022198D">
        <w:rPr>
          <w:rFonts w:ascii="Times New Roman" w:hAnsi="Times New Roman" w:cs="Times New Roman"/>
        </w:rPr>
        <w:tab/>
        <w:t>Dennison EM, Syddall HE, Jameson KA, Sayer AA, Gaunt TR, Rodriguez S, Day IN, Cooper C, Lips MA. A study of relationships between single nucleotide polymorphisms from the growth hormone-insulin-like growth factor axis and bone mass: the Hertfordshire cohort study. J Rheumatol. 2009; 36:1520-6.</w:t>
      </w:r>
    </w:p>
    <w:p w14:paraId="0AAF3410" w14:textId="7AE7867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6.</w:t>
      </w:r>
      <w:r w:rsidRPr="0022198D">
        <w:rPr>
          <w:rFonts w:ascii="Times New Roman" w:hAnsi="Times New Roman" w:cs="Times New Roman"/>
        </w:rPr>
        <w:tab/>
        <w:t>Hamrick MW, Ferrari SL. Leptin and the sympathetic connection of fat to bone. Osteoporos Int. 2008; 19:905-12.</w:t>
      </w:r>
    </w:p>
    <w:p w14:paraId="7E6D0048" w14:textId="20C01A5D"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7.</w:t>
      </w:r>
      <w:r w:rsidRPr="0022198D">
        <w:rPr>
          <w:rFonts w:ascii="Times New Roman" w:hAnsi="Times New Roman" w:cs="Times New Roman"/>
        </w:rPr>
        <w:tab/>
        <w:t>Kostek MC, Devaney JM, Gordish-Dressman H, Harris TB, Thompson PD, Clarkson PM, Angelopoulos TJ, Gordon PM, Moyna NM, Pescatello LS, Visich PS, Zoeller RF, Seip RL, et al. A polymorphism near IGF1 is associated with body composition and muscle function in women from the Health, Aging, and Body Composition Study. Eur J Appl Physiol. 2010; 110:315-24.</w:t>
      </w:r>
    </w:p>
    <w:p w14:paraId="36B0CC62" w14:textId="04C02F0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8.</w:t>
      </w:r>
      <w:r w:rsidRPr="0022198D">
        <w:rPr>
          <w:rFonts w:ascii="Times New Roman" w:hAnsi="Times New Roman" w:cs="Times New Roman"/>
        </w:rPr>
        <w:tab/>
        <w:t>Bonjour JP, Chevalley T, Rizzoli R, Ferrari S. Gene-environment interactions in the skeletal response to nutrition and exercise during growth. Med Sport Sci. 2007; 51:64-80.</w:t>
      </w:r>
    </w:p>
    <w:p w14:paraId="379D99C1" w14:textId="43B5065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29.</w:t>
      </w:r>
      <w:r w:rsidRPr="0022198D">
        <w:rPr>
          <w:rFonts w:ascii="Times New Roman" w:hAnsi="Times New Roman" w:cs="Times New Roman"/>
        </w:rPr>
        <w:tab/>
        <w:t>Smith SS, Kessler CB, Shenoy V, Rosen CJ, Delany AM. IGF-I 3' untranslated region: strain-specific polymorphisms and motifs regulating IGF-I in osteoblasts. Endocrinology. 2013; 154:253-62.</w:t>
      </w:r>
    </w:p>
    <w:p w14:paraId="342045E6" w14:textId="3DD1F67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0.</w:t>
      </w:r>
      <w:r w:rsidRPr="0022198D">
        <w:rPr>
          <w:rFonts w:ascii="Times New Roman" w:hAnsi="Times New Roman" w:cs="Times New Roman"/>
        </w:rPr>
        <w:tab/>
        <w:t>Millar DS, Horan M, Chuzhanova NA, Cooper DN. Characterisation of a functional intronic polymorphism in the human growth hormone (GH1) gene. Hum Genomics. 2010; 4:289-301.</w:t>
      </w:r>
    </w:p>
    <w:p w14:paraId="552658A7"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1.</w:t>
      </w:r>
      <w:r w:rsidRPr="0022198D">
        <w:rPr>
          <w:rFonts w:ascii="Times New Roman" w:hAnsi="Times New Roman" w:cs="Times New Roman"/>
        </w:rPr>
        <w:tab/>
        <w:t>Kato I, Eastham J, Li B, Smith M, Yu H. Genotype-phenotype analysis for the polymorphic CA repeat in the insulin-like growth factor-I (IGF-I) gene. Eur J Epidemiol. 2003; 18:203-9.</w:t>
      </w:r>
    </w:p>
    <w:p w14:paraId="3B23DF2D" w14:textId="33CBCC9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2.</w:t>
      </w:r>
      <w:r w:rsidRPr="0022198D">
        <w:rPr>
          <w:rFonts w:ascii="Times New Roman" w:hAnsi="Times New Roman" w:cs="Times New Roman"/>
        </w:rPr>
        <w:tab/>
        <w:t>Takacs I, Koller DL, Peacock M, Christian JC, Hui SL, Conneally PM, Johnston CC</w:t>
      </w:r>
      <w:r w:rsidR="00A30B4A">
        <w:rPr>
          <w:rFonts w:ascii="Times New Roman" w:hAnsi="Times New Roman" w:cs="Times New Roman"/>
        </w:rPr>
        <w:t xml:space="preserve"> </w:t>
      </w:r>
      <w:r w:rsidRPr="0022198D">
        <w:rPr>
          <w:rFonts w:ascii="Times New Roman" w:hAnsi="Times New Roman" w:cs="Times New Roman"/>
        </w:rPr>
        <w:t>Jr, Foroud T, Econs MJ. Sibling pair linkage and association studies between bone mineral density and the insulin-like growth factor I gene locus. J Clin Endocrinol Metab. 1999; 84:4467-71.</w:t>
      </w:r>
    </w:p>
    <w:p w14:paraId="6A359963" w14:textId="77D3B4E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3.</w:t>
      </w:r>
      <w:r w:rsidRPr="0022198D">
        <w:rPr>
          <w:rFonts w:ascii="Times New Roman" w:hAnsi="Times New Roman" w:cs="Times New Roman"/>
        </w:rPr>
        <w:tab/>
        <w:t>Shi Q, Rafii S, Wu MH, Wijelath ES, Yu C, Ishida A, Fujita Y, Kothari S, Mohle R, Sauvage LR, Moore MA, Storb RF, Hammond WP. Evidence for circulating bone marrow-derived endothelial cells. Blood. 1998; 92:362-7.</w:t>
      </w:r>
    </w:p>
    <w:p w14:paraId="254A5537" w14:textId="15C6517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4.</w:t>
      </w:r>
      <w:r w:rsidRPr="0022198D">
        <w:rPr>
          <w:rFonts w:ascii="Times New Roman" w:hAnsi="Times New Roman" w:cs="Times New Roman"/>
        </w:rPr>
        <w:tab/>
        <w:t>van Bunderen CC, Glad C, Johannsson G, Olsson DS. Personalized approach to growth hormone replacement in adults. Arch Endocrinol Metab. 2019; 63:592-600.</w:t>
      </w:r>
    </w:p>
    <w:p w14:paraId="2FB3E830"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5.</w:t>
      </w:r>
      <w:r w:rsidRPr="0022198D">
        <w:rPr>
          <w:rFonts w:ascii="Times New Roman" w:hAnsi="Times New Roman" w:cs="Times New Roman"/>
        </w:rPr>
        <w:tab/>
        <w:t xml:space="preserve">Feng C, Liu H, Yang Y, Huang B, Zhou Y. Growth and differentiation factor-5 contributes to the structural and functional maintenance of the intervertebral </w:t>
      </w:r>
      <w:r w:rsidRPr="0022198D">
        <w:rPr>
          <w:rFonts w:ascii="Times New Roman" w:hAnsi="Times New Roman" w:cs="Times New Roman"/>
        </w:rPr>
        <w:lastRenderedPageBreak/>
        <w:t>disc. Cell Physiol Biochem. 2015; 35:1-16.</w:t>
      </w:r>
    </w:p>
    <w:p w14:paraId="23DF3EAC"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6.</w:t>
      </w:r>
      <w:r w:rsidRPr="0022198D">
        <w:rPr>
          <w:rFonts w:ascii="Times New Roman" w:hAnsi="Times New Roman" w:cs="Times New Roman"/>
        </w:rPr>
        <w:tab/>
        <w:t>Miyao M, Hosoi T, Ouchi Y. [Osteoporosis and genetic polymorphism]. Nihon Ronen Igakkai Zasshi. 1999; 36:245-50.</w:t>
      </w:r>
    </w:p>
    <w:p w14:paraId="46742008"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7.</w:t>
      </w:r>
      <w:r w:rsidRPr="0022198D">
        <w:rPr>
          <w:rFonts w:ascii="Times New Roman" w:hAnsi="Times New Roman" w:cs="Times New Roman"/>
        </w:rPr>
        <w:tab/>
        <w:t>Gaudio A, Morabito N, Catalano A, Rapisarda R, Xourafa A, Lasco A. Pathogenesis of Thalassemia Major-associated Osteoporosis: A Review with Insights from Clinical Experience. J Clin Res Pediatr Endocrinol. 2019; 11:110-117.</w:t>
      </w:r>
    </w:p>
    <w:p w14:paraId="6FFD9AAF" w14:textId="72F0D83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8.</w:t>
      </w:r>
      <w:r w:rsidRPr="0022198D">
        <w:rPr>
          <w:rFonts w:ascii="Times New Roman" w:hAnsi="Times New Roman" w:cs="Times New Roman"/>
        </w:rPr>
        <w:tab/>
        <w:t>Gao ST, Lv ZT, Zhou CK, Mao C, Sheng WB. Association between IGF-1 polymorphisms and risk of osteoporosis in Chinese population: a meta-analysis. BMC Musculoskelet Disord. 2018; 19:141.</w:t>
      </w:r>
    </w:p>
    <w:p w14:paraId="6F242C39" w14:textId="43E86D9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39.</w:t>
      </w:r>
      <w:r w:rsidRPr="0022198D">
        <w:rPr>
          <w:rFonts w:ascii="Times New Roman" w:hAnsi="Times New Roman" w:cs="Times New Roman"/>
        </w:rPr>
        <w:tab/>
        <w:t>Chen YC, Zhang L, Li EN, Ding LX, Zhang GA, Hou Y, Yuan W. Association of the insulin-like growth factor-1 single nucleotide polymorphisms rs35767, rs2288377, and rs5742612 with osteoporosis risk: A meta-analysis. Medicine (Baltimore). 2017; 96:e9231.</w:t>
      </w:r>
    </w:p>
    <w:p w14:paraId="59C18243" w14:textId="46C0EB9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0.</w:t>
      </w:r>
      <w:r w:rsidRPr="0022198D">
        <w:rPr>
          <w:rFonts w:ascii="Times New Roman" w:hAnsi="Times New Roman" w:cs="Times New Roman"/>
        </w:rPr>
        <w:tab/>
        <w:t>Niu T, Rosen CJ. The insulin-like growth factor-I gene and osteoporosis: a critical appraisal. Gene. 2005; 361:38-56.</w:t>
      </w:r>
    </w:p>
    <w:p w14:paraId="6FAF3268" w14:textId="721B8A8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1.</w:t>
      </w:r>
      <w:r w:rsidRPr="0022198D">
        <w:rPr>
          <w:rFonts w:ascii="Times New Roman" w:hAnsi="Times New Roman" w:cs="Times New Roman"/>
        </w:rPr>
        <w:tab/>
        <w:t>Yadav A, Carey EJ. Osteoporosis in chronic liver disease. Nutr Clin Pract. 2013; 28:52-64.</w:t>
      </w:r>
    </w:p>
    <w:p w14:paraId="2F2DB977"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2.</w:t>
      </w:r>
      <w:r w:rsidRPr="0022198D">
        <w:rPr>
          <w:rFonts w:ascii="Times New Roman" w:hAnsi="Times New Roman" w:cs="Times New Roman"/>
        </w:rPr>
        <w:tab/>
        <w:t>Stagi S, Lapi E, Pantaleo M, Carella M, Petracca A, De Crescenzo A, Zelante L, Riccio A, de Martino M. A new case of de novo 6q24.2-q25.2 deletion on paternal chromosome 6 with growth hormone deficiency: a twelve-year follow-up and literature review. BMC Med Genet. 2015; 16:69.</w:t>
      </w:r>
    </w:p>
    <w:p w14:paraId="0830E379" w14:textId="3E9011BF" w:rsidR="00E11590" w:rsidRPr="0022198D" w:rsidRDefault="00E11590" w:rsidP="00E11590">
      <w:pPr>
        <w:pStyle w:val="EndNoteBibliography"/>
        <w:ind w:left="720" w:hanging="720"/>
        <w:jc w:val="both"/>
        <w:rPr>
          <w:rFonts w:ascii="Times New Roman" w:hAnsi="Times New Roman" w:cs="Times New Roman"/>
        </w:rPr>
      </w:pPr>
      <w:r w:rsidRPr="00A30B4A">
        <w:rPr>
          <w:rFonts w:ascii="Times New Roman" w:hAnsi="Times New Roman" w:cs="Times New Roman"/>
          <w:lang w:val="pt-BR"/>
        </w:rPr>
        <w:t>43.</w:t>
      </w:r>
      <w:r w:rsidRPr="00A30B4A">
        <w:rPr>
          <w:rFonts w:ascii="Times New Roman" w:hAnsi="Times New Roman" w:cs="Times New Roman"/>
          <w:lang w:val="pt-BR"/>
        </w:rPr>
        <w:tab/>
        <w:t xml:space="preserve">Rizzoli R, Bonjour JP, Ferrari SL. </w:t>
      </w:r>
      <w:r w:rsidRPr="0022198D">
        <w:rPr>
          <w:rFonts w:ascii="Times New Roman" w:hAnsi="Times New Roman" w:cs="Times New Roman"/>
        </w:rPr>
        <w:t>Osteoporosis, genetics and hormones. J Mol Endocrinol. 2001; 26:79-94.</w:t>
      </w:r>
    </w:p>
    <w:p w14:paraId="5693593F" w14:textId="4C64E9A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4.</w:t>
      </w:r>
      <w:r w:rsidRPr="0022198D">
        <w:rPr>
          <w:rFonts w:ascii="Times New Roman" w:hAnsi="Times New Roman" w:cs="Times New Roman"/>
        </w:rPr>
        <w:tab/>
        <w:t>McKanna TA, Toriello HV. Gene doping: the hype and the harm. Pediatr Clin North Am. 2010; 57:719-27.</w:t>
      </w:r>
    </w:p>
    <w:p w14:paraId="6DD399E1"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5.</w:t>
      </w:r>
      <w:r w:rsidRPr="0022198D">
        <w:rPr>
          <w:rFonts w:ascii="Times New Roman" w:hAnsi="Times New Roman" w:cs="Times New Roman"/>
        </w:rPr>
        <w:tab/>
        <w:t>Guan M, Wang H, Fang H. Reply to the Letter to the Editor of Y. Zhao, et al. concerning "Association between IGF1 gene single nucleotide polymorphism (rs5742612) and adolescent idiopathic scoliosis: a meta-analysis" by Ming Guan, Huan Wang et al. Eur Spine J (2016). doi:10.1007/s00586-016-4742-7. Eur Spine J. 2017; 26:1314-1315.</w:t>
      </w:r>
    </w:p>
    <w:p w14:paraId="69C33E54" w14:textId="475A05E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6.</w:t>
      </w:r>
      <w:r w:rsidRPr="0022198D">
        <w:rPr>
          <w:rFonts w:ascii="Times New Roman" w:hAnsi="Times New Roman" w:cs="Times New Roman"/>
        </w:rPr>
        <w:tab/>
        <w:t>Rosen CJ, Bilezikian JP. Perplexing polymorphisms: D(i)ps, Sn(i)ps, and trips. J Clin Endocrinol Metab. 1999; 84:4465-6.</w:t>
      </w:r>
    </w:p>
    <w:p w14:paraId="023B0472" w14:textId="7C68C63F"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7.</w:t>
      </w:r>
      <w:r w:rsidRPr="0022198D">
        <w:rPr>
          <w:rFonts w:ascii="Times New Roman" w:hAnsi="Times New Roman" w:cs="Times New Roman"/>
        </w:rPr>
        <w:tab/>
        <w:t>Wit JM, Oostdijk W, Losekoot M, van Duyvenvoorde HA, Ruivenkamp CA, Kant S G. M</w:t>
      </w:r>
      <w:r w:rsidR="00A30B4A">
        <w:rPr>
          <w:rFonts w:ascii="Times New Roman" w:hAnsi="Times New Roman" w:cs="Times New Roman"/>
        </w:rPr>
        <w:t>echanisms in Endocrinology</w:t>
      </w:r>
      <w:r w:rsidRPr="0022198D">
        <w:rPr>
          <w:rFonts w:ascii="Times New Roman" w:hAnsi="Times New Roman" w:cs="Times New Roman"/>
        </w:rPr>
        <w:t>: Novel genetic causes of short stature. Eur J Endocrinol. 2016; 174:R145-73.</w:t>
      </w:r>
    </w:p>
    <w:p w14:paraId="2D263A6B" w14:textId="5A8A6A8D"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8.</w:t>
      </w:r>
      <w:r w:rsidRPr="0022198D">
        <w:rPr>
          <w:rFonts w:ascii="Times New Roman" w:hAnsi="Times New Roman" w:cs="Times New Roman"/>
        </w:rPr>
        <w:tab/>
        <w:t>Eisman JA. Genetics of osteoporosis. Endocr Rev. 1999; 20:788-804.</w:t>
      </w:r>
    </w:p>
    <w:p w14:paraId="2E9BECC5" w14:textId="61EB7A3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49.</w:t>
      </w:r>
      <w:r w:rsidRPr="0022198D">
        <w:rPr>
          <w:rFonts w:ascii="Times New Roman" w:hAnsi="Times New Roman" w:cs="Times New Roman"/>
        </w:rPr>
        <w:tab/>
        <w:t xml:space="preserve">Backström MC, Mahonen A, Ala-Houhala M, Sievänen H, Mäenpää P, Koivisto </w:t>
      </w:r>
      <w:r w:rsidRPr="0022198D">
        <w:rPr>
          <w:rFonts w:ascii="Times New Roman" w:hAnsi="Times New Roman" w:cs="Times New Roman"/>
        </w:rPr>
        <w:lastRenderedPageBreak/>
        <w:t>AM, Olkku A, Mäki R, Mäki M. Genetic determinants of bone mineral content in premature infants. Arch Dis Child Fetal Neonatal Ed. 2001; 85:F214-6.</w:t>
      </w:r>
    </w:p>
    <w:p w14:paraId="2ED72080" w14:textId="21BBFE1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0.</w:t>
      </w:r>
      <w:r w:rsidRPr="0022198D">
        <w:rPr>
          <w:rFonts w:ascii="Times New Roman" w:hAnsi="Times New Roman" w:cs="Times New Roman"/>
        </w:rPr>
        <w:tab/>
        <w:t>Esterle L, Sabatier JP, Guillon-Metz F, Walrant-Debray O, Guaydier-Souquières G, Jehan F, Garabédian M. Milk, rather than other foods, is associated with vertebral bone mass and circulating IGF-1 in female adolescents. Osteoporos Int. 2009; 20:567-75.</w:t>
      </w:r>
    </w:p>
    <w:p w14:paraId="0E06ADAA" w14:textId="440EE8E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1.</w:t>
      </w:r>
      <w:r w:rsidRPr="0022198D">
        <w:rPr>
          <w:rFonts w:ascii="Times New Roman" w:hAnsi="Times New Roman" w:cs="Times New Roman"/>
        </w:rPr>
        <w:tab/>
        <w:t>Baroncelli GI, Federico G, Bertelloni S, Ceccarelli C, Cupelli D, Saggese G. Vitamin-D receptor genotype does not predict bone mineral density, bone turnover, and growth in prepubertal children. Horm Res. 1999; 51:150-6.</w:t>
      </w:r>
    </w:p>
    <w:p w14:paraId="3140FA19"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2.</w:t>
      </w:r>
      <w:r w:rsidRPr="0022198D">
        <w:rPr>
          <w:rFonts w:ascii="Times New Roman" w:hAnsi="Times New Roman" w:cs="Times New Roman"/>
        </w:rPr>
        <w:tab/>
        <w:t>Takahashi Y, Matsumoto M, Karasugi T, Watanabe K, Chiba K, Kawakami N, Tsuji T, Uno K, Suzuki T, Ito M, Sudo H, Minami S, Kotani T, et al. Lack of association between adolescent idiopathic scoliosis and previously reported single nucleotide polymorphisms in MATN1, MTNR1B, TPH1, and IGF1 in a Japanese population. J Orthop Res. 2011; 29:1055-8.</w:t>
      </w:r>
    </w:p>
    <w:p w14:paraId="24C7526C" w14:textId="00BE9FA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3.</w:t>
      </w:r>
      <w:r w:rsidRPr="0022198D">
        <w:rPr>
          <w:rFonts w:ascii="Times New Roman" w:hAnsi="Times New Roman" w:cs="Times New Roman"/>
        </w:rPr>
        <w:tab/>
        <w:t>Mullis PE, Patel MS, Brickell PM, Hindmarsh PC, Brook CG. Growth characteristics and response to growth hormone therapy in patients with hypochondroplasia: genetic linkage of the insulin-like growth factor I gene at chromosome 12q23 to the disease in a subgroup of these patients. Clin Endocrinol (Oxf). 1991; 34:265-74.</w:t>
      </w:r>
    </w:p>
    <w:p w14:paraId="0DB1BBB3" w14:textId="4F9B3C9F"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4.</w:t>
      </w:r>
      <w:r w:rsidRPr="0022198D">
        <w:rPr>
          <w:rFonts w:ascii="Times New Roman" w:hAnsi="Times New Roman" w:cs="Times New Roman"/>
        </w:rPr>
        <w:tab/>
        <w:t>Wang W, Luo XP, Cai LX, Cui ZR, Luo XY, Luo RK. Relationship between vitamin D receptor (VDR) polymorphisms and the efficacy of recombinant human growth hormone (rhGH) treatment in children with idiopathic short stature. Genet Mol Res. 2015; 14:10507-14.</w:t>
      </w:r>
    </w:p>
    <w:p w14:paraId="767A79EC" w14:textId="0C24A3C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5.</w:t>
      </w:r>
      <w:r w:rsidRPr="0022198D">
        <w:rPr>
          <w:rFonts w:ascii="Times New Roman" w:hAnsi="Times New Roman" w:cs="Times New Roman"/>
        </w:rPr>
        <w:tab/>
        <w:t>Euser AM, Finken MJ, Kharagjitsingh AV, Alizadeh BZ, Roep BO, Meulenbelt I, Dekker FW, Wit JM. IGF1 promoter polymorphism and cranial growth in individuals born very preterm. Horm Res Paediatr. 2011; 76:27-34.</w:t>
      </w:r>
    </w:p>
    <w:p w14:paraId="53A43FE7" w14:textId="26F2BB8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6.</w:t>
      </w:r>
      <w:r w:rsidRPr="0022198D">
        <w:rPr>
          <w:rFonts w:ascii="Times New Roman" w:hAnsi="Times New Roman" w:cs="Times New Roman"/>
        </w:rPr>
        <w:tab/>
        <w:t>García RJ, Kant SG, Wit JM, Mericq V. Clinical and genetic characteristics and effects of long-term growth hormone therapy in a girl with Floating-Harbor syndrome. J Pediatr Endocrinol Metab. 2012; 25:207-12.</w:t>
      </w:r>
    </w:p>
    <w:p w14:paraId="5F3473C8" w14:textId="0FBF28B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7.</w:t>
      </w:r>
      <w:r w:rsidRPr="0022198D">
        <w:rPr>
          <w:rFonts w:ascii="Times New Roman" w:hAnsi="Times New Roman" w:cs="Times New Roman"/>
        </w:rPr>
        <w:tab/>
        <w:t>Diogenes ME, Bezerra FF, Cabello GM, Cabello PH, Mendonça LM, Oliveira Júnior AV, Donangelo CM. Vitamin D receptor gene FokI polymorphisms influence bone mass in adolescent football (soccer) players. Eur J Appl Physiol. 2010; 108:31-8.</w:t>
      </w:r>
    </w:p>
    <w:p w14:paraId="7A4AAAF3" w14:textId="338A107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58.</w:t>
      </w:r>
      <w:r w:rsidRPr="0022198D">
        <w:rPr>
          <w:rFonts w:ascii="Times New Roman" w:hAnsi="Times New Roman" w:cs="Times New Roman"/>
        </w:rPr>
        <w:tab/>
        <w:t>d'Alésio A, Garabédian M, Sabatier JP, Guaydier-Souquières G, Marcelli C, Lemaçon A, Walrant-Debray O, Jehan F. Two single-nucleotide polymorphisms in the human vitamin D receptor promoter change protein-DNA complex formation and are associated with height and vitamin D status in adolescent girls. Hum Mol Genet. 2005; 14:3539-48.</w:t>
      </w:r>
    </w:p>
    <w:p w14:paraId="1D8D30AE" w14:textId="25DF988B" w:rsidR="00E11590" w:rsidRPr="0022198D" w:rsidRDefault="00E11590" w:rsidP="00E11590">
      <w:pPr>
        <w:pStyle w:val="EndNoteBibliography"/>
        <w:ind w:left="720" w:hanging="720"/>
        <w:jc w:val="both"/>
        <w:rPr>
          <w:rFonts w:ascii="Times New Roman" w:hAnsi="Times New Roman" w:cs="Times New Roman"/>
        </w:rPr>
      </w:pPr>
      <w:r w:rsidRPr="00A30B4A">
        <w:rPr>
          <w:rFonts w:ascii="Times New Roman" w:hAnsi="Times New Roman" w:cs="Times New Roman"/>
          <w:lang w:val="pt-BR"/>
        </w:rPr>
        <w:lastRenderedPageBreak/>
        <w:t>59.</w:t>
      </w:r>
      <w:r w:rsidRPr="00A30B4A">
        <w:rPr>
          <w:rFonts w:ascii="Times New Roman" w:hAnsi="Times New Roman" w:cs="Times New Roman"/>
          <w:lang w:val="pt-BR"/>
        </w:rPr>
        <w:tab/>
        <w:t xml:space="preserve">Bezerra FF, Cabello GM, Mendonça LM, Donangelo CM. </w:t>
      </w:r>
      <w:r w:rsidRPr="0022198D">
        <w:rPr>
          <w:rFonts w:ascii="Times New Roman" w:hAnsi="Times New Roman" w:cs="Times New Roman"/>
        </w:rPr>
        <w:t>Bone mass and breast milk calcium concentration are associated with vitamin D receptor gene polymorphisms in adolescent mothers. J Nutr. 2008; 138:277-81.</w:t>
      </w:r>
    </w:p>
    <w:p w14:paraId="4C913530"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0.</w:t>
      </w:r>
      <w:r w:rsidRPr="0022198D">
        <w:rPr>
          <w:rFonts w:ascii="Times New Roman" w:hAnsi="Times New Roman" w:cs="Times New Roman"/>
        </w:rPr>
        <w:tab/>
        <w:t>Mysłek-Prucnal M, Bieniasz J, Noczyńska A. [Observation of children with total or partial somatotropic pituitary hypofunction treated with growth hormone (GH)]. Pediatr Endocrinol Diabetes Metab. 2010; 16:33-8.</w:t>
      </w:r>
    </w:p>
    <w:p w14:paraId="79B25231" w14:textId="555A2CD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1.</w:t>
      </w:r>
      <w:r w:rsidRPr="0022198D">
        <w:rPr>
          <w:rFonts w:ascii="Times New Roman" w:hAnsi="Times New Roman" w:cs="Times New Roman"/>
        </w:rPr>
        <w:tab/>
        <w:t>Chang HP, Yang SF, Wang SL, Su PH. Associations among IGF-1, IGF2, IGF-1R, IGF-2R, IGFBP-3, insulin genetic polymorphisms and central precocious puberty in girls. BMC Endocr Disord. 2018; 18:66.</w:t>
      </w:r>
    </w:p>
    <w:p w14:paraId="4908273F"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2.</w:t>
      </w:r>
      <w:r w:rsidRPr="0022198D">
        <w:rPr>
          <w:rFonts w:ascii="Times New Roman" w:hAnsi="Times New Roman" w:cs="Times New Roman"/>
        </w:rPr>
        <w:tab/>
        <w:t>Lu L, Wang F, He L, Xue Y, Wang Y, Zhang H, Rong L, Wang M, Zhang Z, Fang Y, Miao H. Interaction Between IGF1 Polymorphisms and the Risk of Acute Lymphoblastic Leukemia in Chinese Children. Cell Physiol Biochem. 2015; 36:1346-58.</w:t>
      </w:r>
    </w:p>
    <w:p w14:paraId="58D6890E"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3.</w:t>
      </w:r>
      <w:r w:rsidRPr="0022198D">
        <w:rPr>
          <w:rFonts w:ascii="Times New Roman" w:hAnsi="Times New Roman" w:cs="Times New Roman"/>
        </w:rPr>
        <w:tab/>
        <w:t>Silvano L, Miras M, Pérez A, Picotto G, Díaz de Barboza G, Muñoz L, Martin S, Sobrero G, Armelini P, Mericq V, Tolosa de Talamoni N. Comparative analysis of clinical, biochemical and genetic aspects associated with bone mineral density in small for gestational age children. J Pediatr Endocrinol Metab. 2011; 24:511-7.</w:t>
      </w:r>
    </w:p>
    <w:p w14:paraId="3954D0E0" w14:textId="7F774D6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4.</w:t>
      </w:r>
      <w:r w:rsidRPr="0022198D">
        <w:rPr>
          <w:rFonts w:ascii="Times New Roman" w:hAnsi="Times New Roman" w:cs="Times New Roman"/>
        </w:rPr>
        <w:tab/>
        <w:t>Michl P, Spoettl G, Engelhardt D, Weber MM. Alterations of the insulin-like growth factor system in patients with polycythemia vera. Mol Cell Endocrinol. 2001; 181:189-97.</w:t>
      </w:r>
    </w:p>
    <w:p w14:paraId="05DE05B5" w14:textId="5AD20AB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5.</w:t>
      </w:r>
      <w:r w:rsidRPr="0022198D">
        <w:rPr>
          <w:rFonts w:ascii="Times New Roman" w:hAnsi="Times New Roman" w:cs="Times New Roman"/>
        </w:rPr>
        <w:tab/>
        <w:t>Lim SY, Zalilah MS, Chin YS, Ramachandran V, Chan YM. Dietary Acid Load, IGF-1 Single Nucleotide Polymorphism and Bone Resorption among Postmenopausal Chinese Women. Nutrients. 2018; 10.</w:t>
      </w:r>
    </w:p>
    <w:p w14:paraId="318DAC8C"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6.</w:t>
      </w:r>
      <w:r w:rsidRPr="0022198D">
        <w:rPr>
          <w:rFonts w:ascii="Times New Roman" w:hAnsi="Times New Roman" w:cs="Times New Roman"/>
        </w:rPr>
        <w:tab/>
        <w:t>Mao J, Zhuang G, Chen Z. Genetic Polymorphisms of Insulin-Like Growth Factor 1 Are Associated with Osteosarcoma Risk and Prognosis. Med Sci Monit. 2017; 23:5892-5898.</w:t>
      </w:r>
    </w:p>
    <w:p w14:paraId="23214EC1" w14:textId="540D459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7.</w:t>
      </w:r>
      <w:r w:rsidRPr="0022198D">
        <w:rPr>
          <w:rFonts w:ascii="Times New Roman" w:hAnsi="Times New Roman" w:cs="Times New Roman"/>
        </w:rPr>
        <w:tab/>
        <w:t>Kushlinskii NE, Tivofeev YS, Generozov EV, Naumov VA, Soloviev YN, Boulytcheva IV, Aliev MD. Associations of single nucleotide polymorphisms with malignant and borderline bone tumors. Klin Lab Diagn. 2013</w:t>
      </w:r>
      <w:r w:rsidR="0022198D">
        <w:rPr>
          <w:rFonts w:ascii="Times New Roman" w:hAnsi="Times New Roman" w:cs="Times New Roman"/>
        </w:rPr>
        <w:t>; 10:</w:t>
      </w:r>
      <w:r w:rsidRPr="0022198D">
        <w:rPr>
          <w:rFonts w:ascii="Times New Roman" w:hAnsi="Times New Roman" w:cs="Times New Roman"/>
        </w:rPr>
        <w:t>58-60, 22-4.</w:t>
      </w:r>
    </w:p>
    <w:p w14:paraId="4FD6F810" w14:textId="1C3415A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8.</w:t>
      </w:r>
      <w:r w:rsidRPr="0022198D">
        <w:rPr>
          <w:rFonts w:ascii="Times New Roman" w:hAnsi="Times New Roman" w:cs="Times New Roman"/>
        </w:rPr>
        <w:tab/>
        <w:t>Reimann E, Kõks S, Ho XD, Maasalu K, Märtson A. Whole exome sequencing of a single osteosarcoma case--integrative analysis with whole transcriptome RNA-seq data. Hum Genomics. 2014; 8:20.</w:t>
      </w:r>
    </w:p>
    <w:p w14:paraId="04F74F43" w14:textId="152EEF4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69.</w:t>
      </w:r>
      <w:r w:rsidRPr="0022198D">
        <w:rPr>
          <w:rFonts w:ascii="Times New Roman" w:hAnsi="Times New Roman" w:cs="Times New Roman"/>
        </w:rPr>
        <w:tab/>
        <w:t xml:space="preserve">Chiloiro S, Mormando M, Bianchi A, Giampietro A, Milardi D, Bima C, Grande G, Formenti AM, Mazziotti G, Pontecorvi A, Giustina A, De Marinis L. Prevalence of morphometric vertebral fractures in "difficult" patients with acromegaly with different biochemical outcomes after multimodal treatment. </w:t>
      </w:r>
      <w:r w:rsidRPr="0022198D">
        <w:rPr>
          <w:rFonts w:ascii="Times New Roman" w:hAnsi="Times New Roman" w:cs="Times New Roman"/>
        </w:rPr>
        <w:lastRenderedPageBreak/>
        <w:t>Endocrine. 2018; 59:449-453.</w:t>
      </w:r>
    </w:p>
    <w:p w14:paraId="1EA881D4" w14:textId="7354A13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0.</w:t>
      </w:r>
      <w:r w:rsidRPr="0022198D">
        <w:rPr>
          <w:rFonts w:ascii="Times New Roman" w:hAnsi="Times New Roman" w:cs="Times New Roman"/>
        </w:rPr>
        <w:tab/>
        <w:t>Wassenaar MJ, Biermasz NR, Pereira AM, van der Klaauw AA, Smit JW, Roelfsema F, van der Straaten T, Cazemier M, Hommes DW, Kroon HM, Kloppenburg M, Guchelaar HJ, Romijn JA. The exon-3 deleted growth hormone receptor polymorphism predisposes to long-term complications of acromegaly. J Clin Endocrinol Metab. 2009; 94:4671-8.</w:t>
      </w:r>
    </w:p>
    <w:p w14:paraId="4189563E"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1.</w:t>
      </w:r>
      <w:r w:rsidRPr="0022198D">
        <w:rPr>
          <w:rFonts w:ascii="Times New Roman" w:hAnsi="Times New Roman" w:cs="Times New Roman"/>
        </w:rPr>
        <w:tab/>
        <w:t>Tsuchiya N, Narita S, Inoue T, Saito M, Numakura K, Huang M, Hatakeyama S, Satoh S, Saito S, Ohyama C, Arai Y, Ogawa O, Habuchi T. Insulin-like growth factor-1 genotypes and haplotypes influence the survival of prostate cancer patients with bone metastasis at initial diagnosis. BMC Cancer. 2013; 13:150.</w:t>
      </w:r>
    </w:p>
    <w:p w14:paraId="4CBE5327"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2.</w:t>
      </w:r>
      <w:r w:rsidRPr="0022198D">
        <w:rPr>
          <w:rFonts w:ascii="Times New Roman" w:hAnsi="Times New Roman" w:cs="Times New Roman"/>
        </w:rPr>
        <w:tab/>
        <w:t>Tsuchiya N, Wang L, Suzuki H, Segawa T, Fukuda H, Narita S, Shimbo M, Kamoto T, Mitsumori K, Ichikawa T, Ogawa O, Nakamura A, Habuchi T. Impact of IGF-I and CYP19 gene polymorphisms on the survival of patients with metastatic prostate cancer. J Clin Oncol. 2006; 24:1982-9.</w:t>
      </w:r>
    </w:p>
    <w:p w14:paraId="3C88D5B6"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3.</w:t>
      </w:r>
      <w:r w:rsidRPr="0022198D">
        <w:rPr>
          <w:rFonts w:ascii="Times New Roman" w:hAnsi="Times New Roman" w:cs="Times New Roman"/>
        </w:rPr>
        <w:tab/>
        <w:t>Song Y, Du Z, Yang Q, Ren M, Sui Y, Wang Q, Wang A, Zhao H, Wang J, Zhang G. Associations of IGFBP3 Gene Polymorphism and Gene Expression with the Risk of Osteonecrosis of the Femoral Head in a Han Population in Northern China. DNA Cell Biol. 2016; 35:836-844.</w:t>
      </w:r>
    </w:p>
    <w:p w14:paraId="687B7916"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4.</w:t>
      </w:r>
      <w:r w:rsidRPr="0022198D">
        <w:rPr>
          <w:rFonts w:ascii="Times New Roman" w:hAnsi="Times New Roman" w:cs="Times New Roman"/>
        </w:rPr>
        <w:tab/>
        <w:t>Urano T, Narusawa K, Shiraki M, Usui T, Sasaki N, Hosoi T, Ouchi Y, Nakamura T, Inoue S. Association of a single nucleotide polymorphism in the insulin-like growth factor-1 receptor gene with spinal disc degeneration in postmenopausal Japanese women. Spine (Phila Pa 1976). 2008; 33:1256-61.</w:t>
      </w:r>
    </w:p>
    <w:p w14:paraId="63E13641" w14:textId="10BA030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5.</w:t>
      </w:r>
      <w:r w:rsidRPr="0022198D">
        <w:rPr>
          <w:rFonts w:ascii="Times New Roman" w:hAnsi="Times New Roman" w:cs="Times New Roman"/>
        </w:rPr>
        <w:tab/>
        <w:t>Lakatos PL, Bajnok E, Tornai I, Folhoffer A, Horváth A, Lakatos P, Szalay F. [Decreased bone mineral density and gene polymorphism in primary biliary cirrhosis]. Orv Hetil. 2004; 145:331-6.</w:t>
      </w:r>
    </w:p>
    <w:p w14:paraId="51EB3FB7" w14:textId="4B136FDF"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6.</w:t>
      </w:r>
      <w:r w:rsidRPr="0022198D">
        <w:rPr>
          <w:rFonts w:ascii="Times New Roman" w:hAnsi="Times New Roman" w:cs="Times New Roman"/>
        </w:rPr>
        <w:tab/>
        <w:t>Lakatos PL, Bajnok E, Tornai I, Folhoffer A, Horvath A, Lakatos P, Habior A, Szalay F. Insulin-like growth factor I gene microsatellite repeat, collagen type Ialpha1 gene Sp1 polymorphism, and bone disease in primary biliary cirrhosis. Eur J Gastroenterol Hepatol. 2004; 16:753-9.</w:t>
      </w:r>
    </w:p>
    <w:p w14:paraId="48F84318" w14:textId="4E5252D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7.</w:t>
      </w:r>
      <w:r w:rsidRPr="0022198D">
        <w:rPr>
          <w:rFonts w:ascii="Times New Roman" w:hAnsi="Times New Roman" w:cs="Times New Roman"/>
        </w:rPr>
        <w:tab/>
        <w:t>Rivadeneira F, Houwing-Duistermaat JJ, Beck TJ, Janssen JA, Hofman A, Pols HA, Van Duijn CM, Uitterlinden AG. The influence of an insulin-like growth factor I gene promoter polymorphism on hip bone geometry and the risk of nonvertebral fracture in the elderly: the Rotterdam Study. J Bone Miner Res. 2004; 19:1280-90.</w:t>
      </w:r>
    </w:p>
    <w:p w14:paraId="7732D3F8" w14:textId="474056F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78.</w:t>
      </w:r>
      <w:r w:rsidRPr="0022198D">
        <w:rPr>
          <w:rFonts w:ascii="Times New Roman" w:hAnsi="Times New Roman" w:cs="Times New Roman"/>
        </w:rPr>
        <w:tab/>
        <w:t>Szczęsny G, Olszewski WL, Zagozda M, Rutkowska J, Czapnik Z, Swoboda-Kopeć E, Górecki A. Genetic factors responsible for long bone fractures non-union. Arch Orthop Trauma Surg. 2011; 131:275-81.</w:t>
      </w:r>
    </w:p>
    <w:p w14:paraId="73FAD2A4" w14:textId="6378B3F4" w:rsidR="00E11590" w:rsidRPr="0022198D" w:rsidRDefault="00E11590" w:rsidP="00E11590">
      <w:pPr>
        <w:pStyle w:val="EndNoteBibliography"/>
        <w:ind w:left="720" w:hanging="720"/>
        <w:jc w:val="both"/>
        <w:rPr>
          <w:rFonts w:ascii="Times New Roman" w:hAnsi="Times New Roman" w:cs="Times New Roman"/>
        </w:rPr>
      </w:pPr>
      <w:r w:rsidRPr="00A30B4A">
        <w:rPr>
          <w:rFonts w:ascii="Times New Roman" w:hAnsi="Times New Roman" w:cs="Times New Roman"/>
          <w:lang w:val="es-ES"/>
        </w:rPr>
        <w:lastRenderedPageBreak/>
        <w:t>79.</w:t>
      </w:r>
      <w:r w:rsidRPr="00A30B4A">
        <w:rPr>
          <w:rFonts w:ascii="Times New Roman" w:hAnsi="Times New Roman" w:cs="Times New Roman"/>
          <w:lang w:val="es-ES"/>
        </w:rPr>
        <w:tab/>
        <w:t xml:space="preserve">Martín S, Muñoz L, Pérez A, Sobrero G, Picotto G, Ochetti M, Carpentieri A, Silvano L, de Barboza GD, Signorino M, Rupérez C, Bertolotto P, Ulla MR, et al. </w:t>
      </w:r>
      <w:r w:rsidRPr="0022198D">
        <w:rPr>
          <w:rFonts w:ascii="Times New Roman" w:hAnsi="Times New Roman" w:cs="Times New Roman"/>
        </w:rPr>
        <w:t>Clinical and molecular studies related to bone metabolism in patients with congenital adrenal hyperplasia. J Pediatr Endocrinol Metab. 2014; 27:1161-6.</w:t>
      </w:r>
    </w:p>
    <w:p w14:paraId="786FE006" w14:textId="506DF47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0.</w:t>
      </w:r>
      <w:r w:rsidRPr="0022198D">
        <w:rPr>
          <w:rFonts w:ascii="Times New Roman" w:hAnsi="Times New Roman" w:cs="Times New Roman"/>
        </w:rPr>
        <w:tab/>
        <w:t>Meulenbelt I, Bijkerk C, Miedema HS, Breedveld FC, Hofman A, Valkenburg HA, Pols HA, Slagboom PE, van Duijn CM. A genetic association study of the IGF-1 gene and radiological osteoarthritis in a population-based cohort study (the Rotterdam Study). Ann Rheum Dis. 1998; 57:371-4.</w:t>
      </w:r>
    </w:p>
    <w:p w14:paraId="76F24F85" w14:textId="0433AA0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1.</w:t>
      </w:r>
      <w:r w:rsidRPr="0022198D">
        <w:rPr>
          <w:rFonts w:ascii="Times New Roman" w:hAnsi="Times New Roman" w:cs="Times New Roman"/>
        </w:rPr>
        <w:tab/>
        <w:t>Zhai G, Rivadeneira F, Houwing-Duistermaat JJ, Meulenbelt I, Bijkerk C, Hofman A, van Meurs JB, Uitterlinden AG, Pols HA, Slagboom PE, van Duijn CM. Insulin-like growth factor I gene promoter polymorphism, collagen type II alpha1 (COL2A1) gene, and the prevalence of radiographic osteoarthritis: the Rotterdam Study. Ann Rheum Dis. 2004; 63:544-8.</w:t>
      </w:r>
    </w:p>
    <w:p w14:paraId="48E19F92" w14:textId="4D0EC86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2.</w:t>
      </w:r>
      <w:r w:rsidRPr="0022198D">
        <w:rPr>
          <w:rFonts w:ascii="Times New Roman" w:hAnsi="Times New Roman" w:cs="Times New Roman"/>
        </w:rPr>
        <w:tab/>
        <w:t>Dresner Pollack R, Rachmilewitz E, Blumenfeld A, Idelson M, Goldfarb AW. Bone mineral metabolism in adults with beta-thalassaemia major and intermedia. Br J Haematol. 2000; 111:902-7.</w:t>
      </w:r>
    </w:p>
    <w:p w14:paraId="12B3806E" w14:textId="4B29F20D"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3.</w:t>
      </w:r>
      <w:r w:rsidRPr="0022198D">
        <w:rPr>
          <w:rFonts w:ascii="Times New Roman" w:hAnsi="Times New Roman" w:cs="Times New Roman"/>
        </w:rPr>
        <w:tab/>
        <w:t>Griffiths AM. Growth retardation in early-onset inflammatory bowel disease: should we monitor and treat these patients differently? Dig Dis. 2009; 27:404-11.</w:t>
      </w:r>
    </w:p>
    <w:p w14:paraId="0B52AE04" w14:textId="6A926F4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4.</w:t>
      </w:r>
      <w:r w:rsidRPr="0022198D">
        <w:rPr>
          <w:rFonts w:ascii="Times New Roman" w:hAnsi="Times New Roman" w:cs="Times New Roman"/>
        </w:rPr>
        <w:tab/>
        <w:t>Whyte MP, Totty WG, Novack DV, Zhang X, Wenkert D, Mumm S. Camurati-Engelmann disease: unique variant featuring a novel mutation in TGFβ1 encoding transforming growth factor beta 1 and a missense change in TNFSF11 encoding RANK ligand. J Bone Miner Res. 2011; 26:920-33.</w:t>
      </w:r>
    </w:p>
    <w:p w14:paraId="7DEA8FD0"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5.</w:t>
      </w:r>
      <w:r w:rsidRPr="0022198D">
        <w:rPr>
          <w:rFonts w:ascii="Times New Roman" w:hAnsi="Times New Roman" w:cs="Times New Roman"/>
        </w:rPr>
        <w:tab/>
        <w:t>Tirabassi G, delli Muti N, Gioia A, Biagioli A, Lenzi A, Balercia G. Effects of testosterone replacement therapy on bone metabolism in male post-surgical hypogonadotropic hypogonadism: focus on the role of androgen receptor CAG polymorphism. J Endocrinol Invest. 2014; 37:393-400.</w:t>
      </w:r>
    </w:p>
    <w:p w14:paraId="2A9C1FE4" w14:textId="0EC368C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6.</w:t>
      </w:r>
      <w:r w:rsidRPr="0022198D">
        <w:rPr>
          <w:rFonts w:ascii="Times New Roman" w:hAnsi="Times New Roman" w:cs="Times New Roman"/>
        </w:rPr>
        <w:tab/>
        <w:t>Hess O, Hujeirat Y, Wajnrajch MP, Allon-Shalev S, Zadik Z, Lavi I, Tenenbaum-Rakover Y. Variable phenotypes in familial isolated growth hormone deficiency caused by a G6664A mutation in the GH-1 gene. J Clin Endocrinol Metab. 2007; 92:4387-93.</w:t>
      </w:r>
    </w:p>
    <w:p w14:paraId="42803516" w14:textId="0125190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7.</w:t>
      </w:r>
      <w:r w:rsidRPr="0022198D">
        <w:rPr>
          <w:rFonts w:ascii="Times New Roman" w:hAnsi="Times New Roman" w:cs="Times New Roman"/>
        </w:rPr>
        <w:tab/>
        <w:t>Su PH, Chen JY, Yu JS, Chen SJ, Yang SF. Leptin expression and leptin receptor gene polymorphisms in growth hormone deficiency patients. Hum Genet. 2011; 129:455-62.</w:t>
      </w:r>
    </w:p>
    <w:p w14:paraId="4B815CDE"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88.</w:t>
      </w:r>
      <w:r w:rsidRPr="0022198D">
        <w:rPr>
          <w:rFonts w:ascii="Times New Roman" w:hAnsi="Times New Roman" w:cs="Times New Roman"/>
        </w:rPr>
        <w:tab/>
        <w:t>Furushima K, Shimo-Onoda K, Maeda S, Nobukuni T, Ikari K, Koga H, Komiya S, Nakajima T, Harata S, Inoue I. Large-scale screening for candidate genes of ossification of the posterior longitudinal ligament of the spine. J Bone Miner Res. 2002; 17:128-37.</w:t>
      </w:r>
    </w:p>
    <w:p w14:paraId="3CD47C40" w14:textId="4360FDA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lastRenderedPageBreak/>
        <w:t>89.</w:t>
      </w:r>
      <w:r w:rsidRPr="0022198D">
        <w:rPr>
          <w:rFonts w:ascii="Times New Roman" w:hAnsi="Times New Roman" w:cs="Times New Roman"/>
        </w:rPr>
        <w:tab/>
        <w:t>Yeung HY, Tang NL, Lee KM, Ng BK, Hung VW, Kwok R, Guo X, Qin L, Cheng JC. Genetic association study of insulin-like growth factor-I (IGF-I) gene with curve severity and osteopenia in adolescent idiopathic scoliosis. Stud Health Technol Inform. 2006; 123:18-24.</w:t>
      </w:r>
    </w:p>
    <w:p w14:paraId="3EAF87A8" w14:textId="7AEEDC2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0.</w:t>
      </w:r>
      <w:r w:rsidRPr="0022198D">
        <w:rPr>
          <w:rFonts w:ascii="Times New Roman" w:hAnsi="Times New Roman" w:cs="Times New Roman"/>
        </w:rPr>
        <w:tab/>
        <w:t>Koromila T, Georgoulias P, Dailiana Z, Ntzani EE, Samara S, Chassanidis C, Aleporou-Marinou V, Kollia P. CER1 gene variations associated with bone mineral density, bone markers, and early menopause in postmenopausal women. Hum Genomics. 2013; 7:21.</w:t>
      </w:r>
    </w:p>
    <w:p w14:paraId="6EF3FACA" w14:textId="6F8EC2A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1.</w:t>
      </w:r>
      <w:r w:rsidRPr="0022198D">
        <w:rPr>
          <w:rFonts w:ascii="Times New Roman" w:hAnsi="Times New Roman" w:cs="Times New Roman"/>
        </w:rPr>
        <w:tab/>
        <w:t>Duncan EL, Brown MA, Sinsheimer J, Bell J, Carr AJ, Wordsworth BP, Wass J A. Suggestive linkage of the parathyroid receptor type 1 to osteoporosis. J Bone Miner Res. 1999; 14:1993-9.</w:t>
      </w:r>
    </w:p>
    <w:p w14:paraId="20E91185" w14:textId="53F4E91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2.</w:t>
      </w:r>
      <w:r w:rsidRPr="0022198D">
        <w:rPr>
          <w:rFonts w:ascii="Times New Roman" w:hAnsi="Times New Roman" w:cs="Times New Roman"/>
        </w:rPr>
        <w:tab/>
        <w:t>Lee DO, Jee BC, Ku S</w:t>
      </w:r>
      <w:r w:rsidR="00A30B4A">
        <w:rPr>
          <w:rFonts w:ascii="Times New Roman" w:hAnsi="Times New Roman" w:cs="Times New Roman"/>
        </w:rPr>
        <w:t>Y</w:t>
      </w:r>
      <w:r w:rsidRPr="0022198D">
        <w:rPr>
          <w:rFonts w:ascii="Times New Roman" w:hAnsi="Times New Roman" w:cs="Times New Roman"/>
        </w:rPr>
        <w:t>, Suh CS, Kim SH, Choi YM, Moon SY, Kim JG. Relationships between the insulin-like growth factor I (IGF-I) receptor gene G3174A polymorphism, serum IGF-I levels, and bone mineral density in postmenopausal Korean women. J Bone Miner Metab. 2008; 26:42-6.</w:t>
      </w:r>
    </w:p>
    <w:p w14:paraId="2851D1CB" w14:textId="491E662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3.</w:t>
      </w:r>
      <w:r w:rsidRPr="0022198D">
        <w:rPr>
          <w:rFonts w:ascii="Times New Roman" w:hAnsi="Times New Roman" w:cs="Times New Roman"/>
        </w:rPr>
        <w:tab/>
        <w:t>Kim JG, Roh KR, Lee JY. The relationship among serum insulin-like growth factor-I, insulin-like growth factor-I gene polymorphism, and bone mineral density in postmenopausal women in Korea. Am J Obstet Gynecol. 2002; 186:345-50.</w:t>
      </w:r>
    </w:p>
    <w:p w14:paraId="65EA0E3E"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4.</w:t>
      </w:r>
      <w:r w:rsidRPr="0022198D">
        <w:rPr>
          <w:rFonts w:ascii="Times New Roman" w:hAnsi="Times New Roman" w:cs="Times New Roman"/>
        </w:rPr>
        <w:tab/>
        <w:t>Miyao M, Hosoi T, Inoue S, Hoshino S, Shiraki M, Orimo H, Ouchi Y. Polymorphism of insulin-like growth factor I gene and bone mineral density. Calcif Tissue Int. 1998; 63:306-11.</w:t>
      </w:r>
    </w:p>
    <w:p w14:paraId="5F3154E3" w14:textId="34712BB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5.</w:t>
      </w:r>
      <w:r w:rsidRPr="0022198D">
        <w:rPr>
          <w:rFonts w:ascii="Times New Roman" w:hAnsi="Times New Roman" w:cs="Times New Roman"/>
        </w:rPr>
        <w:tab/>
        <w:t>Rivadeneira F, Houwing-Duistermaat JJ, Vaessen N, Vergeer-Drop JM, Hofman A, Pols HA, Van Duijn CM, Uitterlinden AG. Association between an insulin-like growth factor I gene promoter polymorphism and bone mineral density in the elderly: the Rotterdam Study. J Clin Endocrinol Metab. 2003; 88:3878-84.</w:t>
      </w:r>
    </w:p>
    <w:p w14:paraId="029265AE" w14:textId="698BE11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6.</w:t>
      </w:r>
      <w:r w:rsidRPr="0022198D">
        <w:rPr>
          <w:rFonts w:ascii="Times New Roman" w:hAnsi="Times New Roman" w:cs="Times New Roman"/>
        </w:rPr>
        <w:tab/>
        <w:t>Jiang DK, Shen H, Li MX, Jiang C, Yang N, Zhu J, Wu Y, Qin YJ, Zhou Q, Deng HW. No major effect of the insulin-like growth factor I gene on bone mineral density in premenopausal Chinese women. Bone. 2005; 36:694-9.</w:t>
      </w:r>
    </w:p>
    <w:p w14:paraId="45537630" w14:textId="39D1C5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7.</w:t>
      </w:r>
      <w:r w:rsidRPr="0022198D">
        <w:rPr>
          <w:rFonts w:ascii="Times New Roman" w:hAnsi="Times New Roman" w:cs="Times New Roman"/>
        </w:rPr>
        <w:tab/>
        <w:t>Rosen CJ, Kurland ES, Vereault D, Adler RA, Rackoff PJ, Craig WY, Witte S, Rogers J, Bilezikian JP. Association between serum insulin growth factor-I (IGF-I) and a simple sequence repeat in IGF-I gene: implications for genetic studies of bone mineral density. J Clin Endocrinol Metab. 1998; 83:2286-90.</w:t>
      </w:r>
    </w:p>
    <w:p w14:paraId="2DE9EF33" w14:textId="420D6BA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8.</w:t>
      </w:r>
      <w:r w:rsidRPr="0022198D">
        <w:rPr>
          <w:rFonts w:ascii="Times New Roman" w:hAnsi="Times New Roman" w:cs="Times New Roman"/>
        </w:rPr>
        <w:tab/>
        <w:t xml:space="preserve">Rivadeneira F, van Meurs JB, Kant J, Zillikens MC, Stolk L, Beck TJ, Arp P, Schuit SC, Hofman A, Houwing-Duistermaat JJ, van Duijn CM, van Leeuwen JP, Pols HA, et al. Estrogen receptor beta (ESR2) polymorphisms in interaction with estrogen receptor alpha (ESR1) and insulin-like growth factor I (IGF1) variants influence the risk of fracture in postmenopausal women. J Bone Miner </w:t>
      </w:r>
      <w:r w:rsidRPr="0022198D">
        <w:rPr>
          <w:rFonts w:ascii="Times New Roman" w:hAnsi="Times New Roman" w:cs="Times New Roman"/>
        </w:rPr>
        <w:lastRenderedPageBreak/>
        <w:t>Res. 2006; 21:1443-56.</w:t>
      </w:r>
    </w:p>
    <w:p w14:paraId="028A4741" w14:textId="47A2FB5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99.</w:t>
      </w:r>
      <w:r w:rsidRPr="0022198D">
        <w:rPr>
          <w:rFonts w:ascii="Times New Roman" w:hAnsi="Times New Roman" w:cs="Times New Roman"/>
        </w:rPr>
        <w:tab/>
        <w:t>Mezquita-Raya P, Muñoz-Torres M, Alonso G, de Luna JD, Quesada JM, Dorado G, Luque-Recio F, Ruiz-Requena ME, Lopez-Rodriguez F, Escobar-Jiménez F. Susceptibility for postmenopausal osteoporosis: interaction between genetic, hormonal and lifestyle factors. Calcif Tissue Int. 2004; 75:373-9.</w:t>
      </w:r>
    </w:p>
    <w:p w14:paraId="0DDC4648" w14:textId="2019427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0.</w:t>
      </w:r>
      <w:r w:rsidRPr="0022198D">
        <w:rPr>
          <w:rFonts w:ascii="Times New Roman" w:hAnsi="Times New Roman" w:cs="Times New Roman"/>
        </w:rPr>
        <w:tab/>
        <w:t>Sheu YT, Zmuda JM, Cauley JA, Moffett SP, Rosen CJ, Ishwad C, Ferrell RE. Nuclear receptor coactivator-3 alleles are associated with serum bioavailable testosterone, insulin-like growth factor-1, and vertebral bone mass in men. J Clin Endocrinol Metab. 2006; 91:307-12.</w:t>
      </w:r>
    </w:p>
    <w:p w14:paraId="5680FE71" w14:textId="399ECB2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1.</w:t>
      </w:r>
      <w:r w:rsidRPr="0022198D">
        <w:rPr>
          <w:rFonts w:ascii="Times New Roman" w:hAnsi="Times New Roman" w:cs="Times New Roman"/>
        </w:rPr>
        <w:tab/>
        <w:t>Zhang W, Zhang LC, Chen H, Tang PF, Zhang LH. Association between polymorphisms in insulin-like growth factor-1 and risk of osteoporosis. Genet Mol Res. 2015; 14:7655-60.</w:t>
      </w:r>
    </w:p>
    <w:p w14:paraId="2DAE0E11"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2.</w:t>
      </w:r>
      <w:r w:rsidRPr="0022198D">
        <w:rPr>
          <w:rFonts w:ascii="Times New Roman" w:hAnsi="Times New Roman" w:cs="Times New Roman"/>
        </w:rPr>
        <w:tab/>
        <w:t>Fan Y, Zhang S, Liang F, Zhou Y. Association of insulin-like growth factor I gene polymorphisms with the risk of osteoporosis in a Chinese population. Int J Clin Exp Pathol. 2017; 10:8443-8451.</w:t>
      </w:r>
    </w:p>
    <w:p w14:paraId="095E73ED"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3.</w:t>
      </w:r>
      <w:r w:rsidRPr="0022198D">
        <w:rPr>
          <w:rFonts w:ascii="Times New Roman" w:hAnsi="Times New Roman" w:cs="Times New Roman"/>
        </w:rPr>
        <w:tab/>
        <w:t>Yun-Kai L, Hui W, Xin-Wei Z, Liang G, Jin-Liang Z. The polymorphism of Insulin-like growth factor-I (IGF-I) is related to osteoporosis and bone mineral density in postmenopausal population. Pak J Med Sci. 2014; 30:131-5.</w:t>
      </w:r>
    </w:p>
    <w:p w14:paraId="07920519" w14:textId="3351A66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4.</w:t>
      </w:r>
      <w:r w:rsidRPr="0022198D">
        <w:rPr>
          <w:rFonts w:ascii="Times New Roman" w:hAnsi="Times New Roman" w:cs="Times New Roman"/>
        </w:rPr>
        <w:tab/>
        <w:t>Li F, Xing WH, Yang XJ, Jiang HY, Xia H. Influence of polymorphisms in insulin-like growth factor-1 on the risk of osteoporosis in a Chinese postmenopausal female population. Int J Clin Exp Pathol. 2015; 8:5727-32.</w:t>
      </w:r>
    </w:p>
    <w:p w14:paraId="07DA33D4" w14:textId="715FECC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5.</w:t>
      </w:r>
      <w:r w:rsidRPr="0022198D">
        <w:rPr>
          <w:rFonts w:ascii="Times New Roman" w:hAnsi="Times New Roman" w:cs="Times New Roman"/>
        </w:rPr>
        <w:tab/>
        <w:t>Wei YK, Ma HL, Guo YZ, Yang BH, Pang WX. Association of the IGF-1 rs35767 and rs972936 polymorphisms with the risk of osteoporosis in a Chinese postmenopausal female population. Genet Mol Res. 2015; 14:14325-30.</w:t>
      </w:r>
    </w:p>
    <w:p w14:paraId="5902F1C7" w14:textId="78573F5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6.</w:t>
      </w:r>
      <w:r w:rsidRPr="0022198D">
        <w:rPr>
          <w:rFonts w:ascii="Times New Roman" w:hAnsi="Times New Roman" w:cs="Times New Roman"/>
        </w:rPr>
        <w:tab/>
        <w:t>Huang YT, Lin X, Chirieac LR, McGovern R, Wain JC, Heist RS, Skaug V, Zienolddiny S, Haugen A, Su L, et al. Cigarette smoking increases copy number alterations in non-small cell lung cancer. Cancer research. 2010; 70.</w:t>
      </w:r>
    </w:p>
    <w:p w14:paraId="61024E1C" w14:textId="4626E44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7.</w:t>
      </w:r>
      <w:r w:rsidRPr="0022198D">
        <w:rPr>
          <w:rFonts w:ascii="Times New Roman" w:hAnsi="Times New Roman" w:cs="Times New Roman"/>
        </w:rPr>
        <w:tab/>
        <w:t xml:space="preserve">Euctr AT. Vitamin D and testosterone in men. </w:t>
      </w:r>
      <w:hyperlink r:id="rId9" w:history="1">
        <w:r w:rsidRPr="0022198D">
          <w:rPr>
            <w:rStyle w:val="Hyperlink"/>
            <w:rFonts w:ascii="Times New Roman" w:hAnsi="Times New Roman" w:cs="Times New Roman"/>
          </w:rPr>
          <w:t>http://www.who.int/trialsearch/Trial2.aspx?TrialID=EUCTR2011-003575-11-AT</w:t>
        </w:r>
      </w:hyperlink>
      <w:r w:rsidRPr="0022198D">
        <w:rPr>
          <w:rFonts w:ascii="Times New Roman" w:hAnsi="Times New Roman" w:cs="Times New Roman"/>
        </w:rPr>
        <w:t>. 2013.</w:t>
      </w:r>
    </w:p>
    <w:p w14:paraId="307B7AD0" w14:textId="4F0959B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8.</w:t>
      </w:r>
      <w:r w:rsidRPr="0022198D">
        <w:rPr>
          <w:rFonts w:ascii="Times New Roman" w:hAnsi="Times New Roman" w:cs="Times New Roman"/>
        </w:rPr>
        <w:tab/>
        <w:t>Bartell EB, Fujimoto M, Khoury PR, Vedantam S, Astley CM, Hirschhorn JN, Dauber AD. Protein QTL analysis of IGF-I and its binding proteins provides insights into growth biology. Human molecular genetics. 2020</w:t>
      </w:r>
      <w:r w:rsidR="00A30B4A">
        <w:rPr>
          <w:rFonts w:ascii="Times New Roman" w:hAnsi="Times New Roman" w:cs="Times New Roman"/>
        </w:rPr>
        <w:t xml:space="preserve">; </w:t>
      </w:r>
      <w:r w:rsidR="00A30B4A" w:rsidRPr="00A30B4A">
        <w:rPr>
          <w:rFonts w:ascii="Times New Roman" w:hAnsi="Times New Roman" w:cs="Times New Roman"/>
        </w:rPr>
        <w:t>29:2625-36.</w:t>
      </w:r>
    </w:p>
    <w:p w14:paraId="0C2353F5"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09.</w:t>
      </w:r>
      <w:r w:rsidRPr="0022198D">
        <w:rPr>
          <w:rFonts w:ascii="Times New Roman" w:hAnsi="Times New Roman" w:cs="Times New Roman"/>
        </w:rPr>
        <w:tab/>
        <w:t xml:space="preserve">Nct. Bone Density in Children With IBD Treated With Amorphous Calcium or Commercial Crystalline Calcium. </w:t>
      </w:r>
      <w:hyperlink r:id="rId10" w:history="1">
        <w:r w:rsidRPr="0022198D">
          <w:rPr>
            <w:rStyle w:val="Hyperlink"/>
            <w:rFonts w:ascii="Times New Roman" w:hAnsi="Times New Roman" w:cs="Times New Roman"/>
          </w:rPr>
          <w:t>https://clinicaltrials.gov/show/NCT02470663</w:t>
        </w:r>
      </w:hyperlink>
      <w:r w:rsidRPr="0022198D">
        <w:rPr>
          <w:rFonts w:ascii="Times New Roman" w:hAnsi="Times New Roman" w:cs="Times New Roman"/>
        </w:rPr>
        <w:t>. 2015.</w:t>
      </w:r>
    </w:p>
    <w:p w14:paraId="4258A20A"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0.</w:t>
      </w:r>
      <w:r w:rsidRPr="0022198D">
        <w:rPr>
          <w:rFonts w:ascii="Times New Roman" w:hAnsi="Times New Roman" w:cs="Times New Roman"/>
        </w:rPr>
        <w:tab/>
        <w:t xml:space="preserve">Nct. Influence of External Factors on Skeletal Growth in Youth. </w:t>
      </w:r>
      <w:hyperlink r:id="rId11" w:history="1">
        <w:r w:rsidRPr="0022198D">
          <w:rPr>
            <w:rStyle w:val="Hyperlink"/>
            <w:rFonts w:ascii="Times New Roman" w:hAnsi="Times New Roman" w:cs="Times New Roman"/>
          </w:rPr>
          <w:t>https://clinicaltrials.gov/show/NCT00633828</w:t>
        </w:r>
      </w:hyperlink>
      <w:r w:rsidRPr="0022198D">
        <w:rPr>
          <w:rFonts w:ascii="Times New Roman" w:hAnsi="Times New Roman" w:cs="Times New Roman"/>
        </w:rPr>
        <w:t>. 2008.</w:t>
      </w:r>
    </w:p>
    <w:p w14:paraId="5D4D30C6" w14:textId="49FCFAB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lastRenderedPageBreak/>
        <w:t>111.</w:t>
      </w:r>
      <w:r w:rsidRPr="0022198D">
        <w:rPr>
          <w:rFonts w:ascii="Times New Roman" w:hAnsi="Times New Roman" w:cs="Times New Roman"/>
        </w:rPr>
        <w:tab/>
        <w:t>Van De Ven S, Liefers GJ, Putter H, Van Warmerdam LJ, Kessels LW, Dercksen W, Pepels MJ, Maartense E, Van Laarhoven HWM, Vriens B, et al. NEO-ZOTAC: toxicity data of a phase III randomized trial with NEOadjuvant chemotherapy (TAC) with or without ZOledronic acid (ZA) for patients with HER2-negative large resectable or locally advanced breast cancer (BC). Cancer research. 2012; 72.</w:t>
      </w:r>
    </w:p>
    <w:p w14:paraId="7554FF48" w14:textId="6B37903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2.</w:t>
      </w:r>
      <w:r w:rsidRPr="0022198D">
        <w:rPr>
          <w:rFonts w:ascii="Times New Roman" w:hAnsi="Times New Roman" w:cs="Times New Roman"/>
        </w:rPr>
        <w:tab/>
        <w:t>Crew KD, Lew DL, Hershman DL, Refice S, Anderson GL, Hortobagyi GN, Goodman GE, Brown PH. Phase IIB randomized double-blind placebo-controlled biomarker modulation study of high dose vitamin D in premenopausal women at high-risk for breast cancer: SWOG S0812. Cancer research. 2013; 73.</w:t>
      </w:r>
    </w:p>
    <w:p w14:paraId="58D267D0" w14:textId="54C0E0F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3.</w:t>
      </w:r>
      <w:r w:rsidRPr="0022198D">
        <w:rPr>
          <w:rFonts w:ascii="Times New Roman" w:hAnsi="Times New Roman" w:cs="Times New Roman"/>
        </w:rPr>
        <w:tab/>
        <w:t>Bright GM, Miller BS, Galvan M, Ng D, Humphriss E, Charlton RW. IGF family biomarkers in the diagnosis of pediatric growth hormone deficiency (PGHD) in somavaratan clinical trials. Endocrine reviews. Conference: 99th annual meeting of the endocrine society, ENDO 2017. United states. 2017; 38.</w:t>
      </w:r>
    </w:p>
    <w:p w14:paraId="1AE57DBE" w14:textId="06828E6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4.</w:t>
      </w:r>
      <w:r w:rsidRPr="0022198D">
        <w:rPr>
          <w:rFonts w:ascii="Times New Roman" w:hAnsi="Times New Roman" w:cs="Times New Roman"/>
        </w:rPr>
        <w:tab/>
        <w:t>Mohan S, Masinde G, Li X, Baylink DJ. Mapping quantitative trait loci that influence serum insulin-like growth factor binding protein-5 levels in F2 mice (MRL/MpJ X SJL/J). Endocrinology. 2003; 144:3491-3496.</w:t>
      </w:r>
    </w:p>
    <w:p w14:paraId="71159A11" w14:textId="022F9A2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5.</w:t>
      </w:r>
      <w:r w:rsidRPr="0022198D">
        <w:rPr>
          <w:rFonts w:ascii="Times New Roman" w:hAnsi="Times New Roman" w:cs="Times New Roman"/>
        </w:rPr>
        <w:tab/>
        <w:t>Giroux S, Elfassihi L, Clément V, Bussières J, Bureau A, Cole DEC, Rousseau F. High-density polymorphisms analysis of 23 candidate genes for association with bone mineral density. Bone. 2010; 47:975-981.</w:t>
      </w:r>
    </w:p>
    <w:p w14:paraId="64C47948" w14:textId="7739056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6.</w:t>
      </w:r>
      <w:r w:rsidRPr="0022198D">
        <w:rPr>
          <w:rFonts w:ascii="Times New Roman" w:hAnsi="Times New Roman" w:cs="Times New Roman"/>
        </w:rPr>
        <w:tab/>
        <w:t>Sims NA. Building bone with a SOST-PTH partnership. Journal of Bone and Mineral Research. 2010; 25:175-177.</w:t>
      </w:r>
    </w:p>
    <w:p w14:paraId="606DA9C7" w14:textId="4C68E7E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7.</w:t>
      </w:r>
      <w:r w:rsidRPr="0022198D">
        <w:rPr>
          <w:rFonts w:ascii="Times New Roman" w:hAnsi="Times New Roman" w:cs="Times New Roman"/>
        </w:rPr>
        <w:tab/>
        <w:t xml:space="preserve">Wright NM, Renault J, Willi S, Veldhuis JD, Pandey JP, Gordon L, Key LL, Bell NH. Greater secretion of growth hormone in black than in white men: Possible factor in greater bone mineral density - A Clinical Research Center Study. </w:t>
      </w:r>
      <w:r w:rsidR="0022198D" w:rsidRPr="0022198D">
        <w:rPr>
          <w:rFonts w:ascii="Times New Roman" w:hAnsi="Times New Roman" w:cs="Times New Roman"/>
        </w:rPr>
        <w:t>J Clin Endocrinol Metab.</w:t>
      </w:r>
      <w:r w:rsidRPr="0022198D">
        <w:rPr>
          <w:rFonts w:ascii="Times New Roman" w:hAnsi="Times New Roman" w:cs="Times New Roman"/>
        </w:rPr>
        <w:t xml:space="preserve"> 1995; 80:2291-2297.</w:t>
      </w:r>
    </w:p>
    <w:p w14:paraId="6A172356"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18.</w:t>
      </w:r>
      <w:r w:rsidRPr="0022198D">
        <w:rPr>
          <w:rFonts w:ascii="Times New Roman" w:hAnsi="Times New Roman" w:cs="Times New Roman"/>
        </w:rPr>
        <w:tab/>
        <w:t>Díaz De Barboza G, Pérez A, Martín S, Miras M, Picotto G, Muñoz L, Carpentieri A, Sobrero G, Ochetti M, Silvano L, Signorino M, Rupérez C, Bertolotto P, et al. Association between bone mineral density and VDR and IGF-1 gene polymorphisms in patients with congenital adrenal hyperplasia treated with glucocorticoids. Bone. 2013; 53:599.</w:t>
      </w:r>
    </w:p>
    <w:p w14:paraId="14B3979A"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lang w:val="es-ES"/>
        </w:rPr>
        <w:t>119.</w:t>
      </w:r>
      <w:r w:rsidRPr="0022198D">
        <w:rPr>
          <w:rFonts w:ascii="Times New Roman" w:hAnsi="Times New Roman" w:cs="Times New Roman"/>
          <w:lang w:val="es-ES"/>
        </w:rPr>
        <w:tab/>
        <w:t xml:space="preserve">Picotto G, Martín S, Muñóz L, Perez A, Díaz De Barboza G, Sobrero G, Ochetti M, Carpentieri A, Silvano L, Signorino M, Ruperez C, Bertolotto P, Pellizas C, et al. </w:t>
      </w:r>
      <w:r w:rsidRPr="0022198D">
        <w:rPr>
          <w:rFonts w:ascii="Times New Roman" w:hAnsi="Times New Roman" w:cs="Times New Roman"/>
        </w:rPr>
        <w:t>Association between bone mineral density and VDR and IGF-1 genes polymorphisms in patients with congenital adrenal hyperplasia (CAH-21OH) treated with glucocorticoids. Hormone Research in Paediatrics. 2012; 78:36.</w:t>
      </w:r>
    </w:p>
    <w:p w14:paraId="48CB9E00"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0.</w:t>
      </w:r>
      <w:r w:rsidRPr="0022198D">
        <w:rPr>
          <w:rFonts w:ascii="Times New Roman" w:hAnsi="Times New Roman" w:cs="Times New Roman"/>
        </w:rPr>
        <w:tab/>
        <w:t xml:space="preserve">Audí L, García-Ramírez M, Carrascosa A. Genetic determinants of bone mass. </w:t>
      </w:r>
      <w:r w:rsidRPr="0022198D">
        <w:rPr>
          <w:rFonts w:ascii="Times New Roman" w:hAnsi="Times New Roman" w:cs="Times New Roman"/>
        </w:rPr>
        <w:lastRenderedPageBreak/>
        <w:t>Hormone Research. 1999; 51:105-123.</w:t>
      </w:r>
    </w:p>
    <w:p w14:paraId="46794289" w14:textId="54FC040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1.</w:t>
      </w:r>
      <w:r w:rsidRPr="0022198D">
        <w:rPr>
          <w:rFonts w:ascii="Times New Roman" w:hAnsi="Times New Roman" w:cs="Times New Roman"/>
        </w:rPr>
        <w:tab/>
        <w:t xml:space="preserve">Rubin K. Pubertal development and bone. </w:t>
      </w:r>
      <w:r w:rsidRPr="0022198D">
        <w:rPr>
          <w:rFonts w:ascii="Times New Roman" w:hAnsi="Times New Roman" w:cs="Times New Roman"/>
          <w:lang w:val="pt-BR"/>
        </w:rPr>
        <w:t>C</w:t>
      </w:r>
      <w:r w:rsidR="0022198D" w:rsidRPr="0022198D">
        <w:rPr>
          <w:lang w:val="pt-BR"/>
        </w:rPr>
        <w:t xml:space="preserve"> </w:t>
      </w:r>
      <w:r w:rsidR="0022198D" w:rsidRPr="0022198D">
        <w:rPr>
          <w:rFonts w:ascii="Times New Roman" w:hAnsi="Times New Roman" w:cs="Times New Roman"/>
          <w:lang w:val="pt-BR"/>
        </w:rPr>
        <w:t>Curr Opin Endocrinol Diabetes</w:t>
      </w:r>
      <w:r w:rsidRPr="0022198D">
        <w:rPr>
          <w:rFonts w:ascii="Times New Roman" w:hAnsi="Times New Roman" w:cs="Times New Roman"/>
          <w:lang w:val="pt-BR"/>
        </w:rPr>
        <w:t xml:space="preserve">. </w:t>
      </w:r>
      <w:r w:rsidRPr="0022198D">
        <w:rPr>
          <w:rFonts w:ascii="Times New Roman" w:hAnsi="Times New Roman" w:cs="Times New Roman"/>
        </w:rPr>
        <w:t>2000; 7:65-70.</w:t>
      </w:r>
    </w:p>
    <w:p w14:paraId="34FA681F"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2.</w:t>
      </w:r>
      <w:r w:rsidRPr="0022198D">
        <w:rPr>
          <w:rFonts w:ascii="Times New Roman" w:hAnsi="Times New Roman" w:cs="Times New Roman"/>
        </w:rPr>
        <w:tab/>
        <w:t>Harvey N, Arden N. The epidemiology of osteoporotic fractures. CPD Bulletin Clinical Biochemistry. 2003; 5:35-40.</w:t>
      </w:r>
    </w:p>
    <w:p w14:paraId="05794BC0"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3.</w:t>
      </w:r>
      <w:r w:rsidRPr="0022198D">
        <w:rPr>
          <w:rFonts w:ascii="Times New Roman" w:hAnsi="Times New Roman" w:cs="Times New Roman"/>
        </w:rPr>
        <w:tab/>
        <w:t>Takács I, Lakatos P. Genetic background of osteoporosis. Orvosi hetilap. 2003; 144:1467-1472.</w:t>
      </w:r>
    </w:p>
    <w:p w14:paraId="195BBA1A" w14:textId="5EE11E0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4.</w:t>
      </w:r>
      <w:r w:rsidRPr="0022198D">
        <w:rPr>
          <w:rFonts w:ascii="Times New Roman" w:hAnsi="Times New Roman" w:cs="Times New Roman"/>
        </w:rPr>
        <w:tab/>
        <w:t>Xiu CY, Guo JH, Cai H. Candidate gene polymorphisms of primary osteoporosis. Chinese Journal of Clinical Rehabilitation. 2005; 9:138-140.</w:t>
      </w:r>
    </w:p>
    <w:p w14:paraId="6EFF3782" w14:textId="78AD6B7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5.</w:t>
      </w:r>
      <w:r w:rsidRPr="0022198D">
        <w:rPr>
          <w:rFonts w:ascii="Times New Roman" w:hAnsi="Times New Roman" w:cs="Times New Roman"/>
        </w:rPr>
        <w:tab/>
        <w:t xml:space="preserve">Ferrari S. Human genetics of osteoporosis. </w:t>
      </w:r>
      <w:r w:rsidR="0022198D" w:rsidRPr="0022198D">
        <w:rPr>
          <w:rFonts w:ascii="Times New Roman" w:hAnsi="Times New Roman" w:cs="Times New Roman"/>
        </w:rPr>
        <w:t>Best Pract Res Clin Endocrinol Metab</w:t>
      </w:r>
      <w:r w:rsidRPr="0022198D">
        <w:rPr>
          <w:rFonts w:ascii="Times New Roman" w:hAnsi="Times New Roman" w:cs="Times New Roman"/>
        </w:rPr>
        <w:t>. 2008; 22:723-735.</w:t>
      </w:r>
    </w:p>
    <w:p w14:paraId="50015BAE" w14:textId="2E06B35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6.</w:t>
      </w:r>
      <w:r w:rsidRPr="0022198D">
        <w:rPr>
          <w:rFonts w:ascii="Times New Roman" w:hAnsi="Times New Roman" w:cs="Times New Roman"/>
        </w:rPr>
        <w:tab/>
        <w:t>Cooper C, Harvey N, Cole Z, Hanson M, Dennison E</w:t>
      </w:r>
      <w:r w:rsidR="0022198D">
        <w:rPr>
          <w:rFonts w:ascii="Times New Roman" w:hAnsi="Times New Roman" w:cs="Times New Roman"/>
        </w:rPr>
        <w:t>.</w:t>
      </w:r>
      <w:r w:rsidRPr="0022198D">
        <w:rPr>
          <w:rFonts w:ascii="Times New Roman" w:hAnsi="Times New Roman" w:cs="Times New Roman"/>
        </w:rPr>
        <w:t xml:space="preserve"> Developmental origins of osteoporosis: The role of maternal nutrition. </w:t>
      </w:r>
      <w:r w:rsidR="0022198D" w:rsidRPr="0022198D">
        <w:rPr>
          <w:rFonts w:ascii="Times New Roman" w:hAnsi="Times New Roman" w:cs="Times New Roman"/>
        </w:rPr>
        <w:t>Adv Exp Med Biol.</w:t>
      </w:r>
      <w:r w:rsidR="0022198D">
        <w:rPr>
          <w:rFonts w:ascii="Times New Roman" w:hAnsi="Times New Roman" w:cs="Times New Roman"/>
        </w:rPr>
        <w:t xml:space="preserve"> </w:t>
      </w:r>
      <w:r w:rsidRPr="0022198D">
        <w:rPr>
          <w:rFonts w:ascii="Times New Roman" w:hAnsi="Times New Roman" w:cs="Times New Roman"/>
        </w:rPr>
        <w:t>2009</w:t>
      </w:r>
      <w:r w:rsidR="0022198D">
        <w:rPr>
          <w:rFonts w:ascii="Times New Roman" w:hAnsi="Times New Roman" w:cs="Times New Roman"/>
        </w:rPr>
        <w:t>;</w:t>
      </w:r>
      <w:r w:rsidRPr="0022198D">
        <w:rPr>
          <w:rFonts w:ascii="Times New Roman" w:hAnsi="Times New Roman" w:cs="Times New Roman"/>
        </w:rPr>
        <w:t xml:space="preserve"> </w:t>
      </w:r>
      <w:r w:rsidR="0022198D">
        <w:rPr>
          <w:rFonts w:ascii="Times New Roman" w:hAnsi="Times New Roman" w:cs="Times New Roman"/>
        </w:rPr>
        <w:t>646:</w:t>
      </w:r>
      <w:r w:rsidRPr="0022198D">
        <w:rPr>
          <w:rFonts w:ascii="Times New Roman" w:hAnsi="Times New Roman" w:cs="Times New Roman"/>
        </w:rPr>
        <w:t>31-39.</w:t>
      </w:r>
    </w:p>
    <w:p w14:paraId="5F26F9F3"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7.</w:t>
      </w:r>
      <w:r w:rsidRPr="0022198D">
        <w:rPr>
          <w:rFonts w:ascii="Times New Roman" w:hAnsi="Times New Roman" w:cs="Times New Roman"/>
        </w:rPr>
        <w:tab/>
        <w:t>Miškić B, Meandžija I, Ivanko M, Miškić D, Ćosić V, Mirošević G. Genetic polymorphism associated with ultrasound indicators of the calcaneal bone mineral density in children. International Journal of Rheumatic Diseases. 2012; 15:40.</w:t>
      </w:r>
    </w:p>
    <w:p w14:paraId="754FD403"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8.</w:t>
      </w:r>
      <w:r w:rsidRPr="0022198D">
        <w:rPr>
          <w:rFonts w:ascii="Times New Roman" w:hAnsi="Times New Roman" w:cs="Times New Roman"/>
        </w:rPr>
        <w:tab/>
        <w:t>Pédiatriques E. Somatropic axis adaptation during pubertal development F Brioude Explorations Fonctionnelles. Fundamental and Clinical Pharmacology. 2012; 26:8.</w:t>
      </w:r>
    </w:p>
    <w:p w14:paraId="12857725" w14:textId="6B57603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29.</w:t>
      </w:r>
      <w:r w:rsidRPr="0022198D">
        <w:rPr>
          <w:rFonts w:ascii="Times New Roman" w:hAnsi="Times New Roman" w:cs="Times New Roman"/>
        </w:rPr>
        <w:tab/>
        <w:t>Eriksson AL, Suuriniemi M, Mahonen A, Cheng S, Ohlsson C. The COMT val158met polymorphism is associated with early pubertal development, height and cortical bone mass in girls. Pediatric Research. 2005; 58:71-77.</w:t>
      </w:r>
    </w:p>
    <w:p w14:paraId="25388A41" w14:textId="4BF9435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0.</w:t>
      </w:r>
      <w:r w:rsidRPr="0022198D">
        <w:rPr>
          <w:rFonts w:ascii="Times New Roman" w:hAnsi="Times New Roman" w:cs="Times New Roman"/>
        </w:rPr>
        <w:tab/>
        <w:t>Khosla S, Bellido TM, Drezner MK, Gordon CM, Harris TB, Kiel DP, Kream BE, Leboff MS, Lian JB, Peterson CA, Rosen CJ, Williams JP, Winer KK, et al. Forum on aging and skeletal health: Summary of the proceedings of an ASBMR workshop. Journal of Bone and Mineral Research. 2011; 26:2565-2578.</w:t>
      </w:r>
    </w:p>
    <w:p w14:paraId="051CA1DB" w14:textId="07ABA68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1.</w:t>
      </w:r>
      <w:r w:rsidRPr="0022198D">
        <w:rPr>
          <w:rFonts w:ascii="Times New Roman" w:hAnsi="Times New Roman" w:cs="Times New Roman"/>
        </w:rPr>
        <w:tab/>
        <w:t>Pollak RD, Rachmilewitz E, Blumenfeld A, Idelson M, Goldfarb AW. Bone mineral metabolism in adults with β-thalassaemia major and intermedia. British Journal of Haematology. 2000; 111:902-907.</w:t>
      </w:r>
    </w:p>
    <w:p w14:paraId="3679F18D" w14:textId="5F210061" w:rsidR="00E11590" w:rsidRPr="0022198D" w:rsidRDefault="00E11590" w:rsidP="00E11590">
      <w:pPr>
        <w:pStyle w:val="EndNoteBibliography"/>
        <w:ind w:left="720" w:hanging="720"/>
        <w:jc w:val="both"/>
        <w:rPr>
          <w:rFonts w:ascii="Times New Roman" w:hAnsi="Times New Roman" w:cs="Times New Roman"/>
        </w:rPr>
      </w:pPr>
      <w:r w:rsidRPr="00A30B4A">
        <w:rPr>
          <w:rFonts w:ascii="Times New Roman" w:hAnsi="Times New Roman" w:cs="Times New Roman"/>
          <w:lang w:val="pt-BR"/>
        </w:rPr>
        <w:t>132.</w:t>
      </w:r>
      <w:r w:rsidRPr="00A30B4A">
        <w:rPr>
          <w:rFonts w:ascii="Times New Roman" w:hAnsi="Times New Roman" w:cs="Times New Roman"/>
          <w:lang w:val="pt-BR"/>
        </w:rPr>
        <w:tab/>
        <w:t xml:space="preserve">Mormando M, Nasto LA, Bianchi A, Mazziotti G, Giampietro A, Pola E, Pontecorvi A, Giustina A, De Marinis L. GH receptor isoforms and skeletal fragility in acromegaly. </w:t>
      </w:r>
      <w:r w:rsidRPr="0022198D">
        <w:rPr>
          <w:rFonts w:ascii="Times New Roman" w:hAnsi="Times New Roman" w:cs="Times New Roman"/>
        </w:rPr>
        <w:t>European Journal of Endocrinology. 2014; 171:237-245.</w:t>
      </w:r>
    </w:p>
    <w:p w14:paraId="7F348164" w14:textId="5A2014F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3.</w:t>
      </w:r>
      <w:r w:rsidRPr="0022198D">
        <w:rPr>
          <w:rFonts w:ascii="Times New Roman" w:hAnsi="Times New Roman" w:cs="Times New Roman"/>
        </w:rPr>
        <w:tab/>
        <w:t>Qiu XS, Tang NLS, Yeung HY, Qiu Y, Cheng JCY. Genetic association study of growth hormone receptor and idiopathic scoliosis. Clinical Orthopaedics and Related Research. 2007:53-58.</w:t>
      </w:r>
    </w:p>
    <w:p w14:paraId="1C54CAFF" w14:textId="5D1F9A9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4.</w:t>
      </w:r>
      <w:r w:rsidRPr="0022198D">
        <w:rPr>
          <w:rFonts w:ascii="Times New Roman" w:hAnsi="Times New Roman" w:cs="Times New Roman"/>
        </w:rPr>
        <w:tab/>
        <w:t xml:space="preserve">Parés A, Guañabens N, Rodés J. Gene polymorphisms as predictors of </w:t>
      </w:r>
      <w:r w:rsidRPr="0022198D">
        <w:rPr>
          <w:rFonts w:ascii="Times New Roman" w:hAnsi="Times New Roman" w:cs="Times New Roman"/>
        </w:rPr>
        <w:lastRenderedPageBreak/>
        <w:t xml:space="preserve">decreased bone mineral density and osteoporosis in primary biliary cirrhosis. </w:t>
      </w:r>
      <w:r w:rsidR="0022198D" w:rsidRPr="0022198D">
        <w:rPr>
          <w:rFonts w:ascii="Times New Roman" w:hAnsi="Times New Roman" w:cs="Times New Roman"/>
        </w:rPr>
        <w:t>Eur J Gastroenterol Hepatol.</w:t>
      </w:r>
      <w:r w:rsidRPr="0022198D">
        <w:rPr>
          <w:rFonts w:ascii="Times New Roman" w:hAnsi="Times New Roman" w:cs="Times New Roman"/>
        </w:rPr>
        <w:t xml:space="preserve"> 2005; 17:311-315.</w:t>
      </w:r>
    </w:p>
    <w:p w14:paraId="7BFC613D"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5.</w:t>
      </w:r>
      <w:r w:rsidRPr="0022198D">
        <w:rPr>
          <w:rFonts w:ascii="Times New Roman" w:hAnsi="Times New Roman" w:cs="Times New Roman"/>
        </w:rPr>
        <w:tab/>
        <w:t>Thijssen J. Gene polymorphisms involved in the regulation of bone quality. Gynecological Endocrinology. 2006; 22:131-139.</w:t>
      </w:r>
    </w:p>
    <w:p w14:paraId="1C2B61BD" w14:textId="5E307F97" w:rsidR="00E11590" w:rsidRPr="0022198D" w:rsidRDefault="00E11590" w:rsidP="00E11590">
      <w:pPr>
        <w:pStyle w:val="EndNoteBibliography"/>
        <w:ind w:left="720" w:hanging="720"/>
        <w:jc w:val="both"/>
        <w:rPr>
          <w:rFonts w:ascii="Times New Roman" w:hAnsi="Times New Roman" w:cs="Times New Roman"/>
        </w:rPr>
      </w:pPr>
      <w:r w:rsidRPr="00A30B4A">
        <w:rPr>
          <w:rFonts w:ascii="Times New Roman" w:hAnsi="Times New Roman" w:cs="Times New Roman"/>
          <w:lang w:val="pt-BR"/>
        </w:rPr>
        <w:t>136.</w:t>
      </w:r>
      <w:r w:rsidRPr="00A30B4A">
        <w:rPr>
          <w:rFonts w:ascii="Times New Roman" w:hAnsi="Times New Roman" w:cs="Times New Roman"/>
          <w:lang w:val="pt-BR"/>
        </w:rPr>
        <w:tab/>
        <w:t xml:space="preserve">Canhao H, Fonseca JE, Caetano-Lopes J, Saldanha C, Queiroz MV. </w:t>
      </w:r>
      <w:r w:rsidRPr="0022198D">
        <w:rPr>
          <w:rFonts w:ascii="Times New Roman" w:hAnsi="Times New Roman" w:cs="Times New Roman"/>
        </w:rPr>
        <w:t>Assessment of laboratory measurements and -308 TNFα gene promoter polymorphisms in normal bone mineral density. Clinical Rheumatology. 2008; 27:301-307.</w:t>
      </w:r>
    </w:p>
    <w:p w14:paraId="47515DCF" w14:textId="059BBC5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7.</w:t>
      </w:r>
      <w:r w:rsidRPr="0022198D">
        <w:rPr>
          <w:rFonts w:ascii="Times New Roman" w:hAnsi="Times New Roman" w:cs="Times New Roman"/>
        </w:rPr>
        <w:tab/>
        <w:t>Riancho JA. Role of the klotho gene in bone and mineral metabolism. Clinical Reviews in Bone and Mineral Metabolism. 2008; 6:31-36.</w:t>
      </w:r>
    </w:p>
    <w:p w14:paraId="1788B959" w14:textId="1C0C830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8.</w:t>
      </w:r>
      <w:r w:rsidRPr="0022198D">
        <w:rPr>
          <w:rFonts w:ascii="Times New Roman" w:hAnsi="Times New Roman" w:cs="Times New Roman"/>
        </w:rPr>
        <w:tab/>
        <w:t>Liu SL, Lei SF, Yang F, Li X, Liu R, Nie S, Liu X G, Yang T L, Guo Y, Deng F Y, Tian Q, Li J, Liu YZ, et al. Copy number variation in CNP267 region may be associated with hip bone size. PLoS ONE. 2011; 6.</w:t>
      </w:r>
    </w:p>
    <w:p w14:paraId="733B5B6D" w14:textId="1FB5A0C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39.</w:t>
      </w:r>
      <w:r w:rsidRPr="0022198D">
        <w:rPr>
          <w:rFonts w:ascii="Times New Roman" w:hAnsi="Times New Roman" w:cs="Times New Roman"/>
        </w:rPr>
        <w:tab/>
        <w:t>Wang Y, Guo TK, Liu J, Yang RF, Shao FF, Tian LM. Association of insulin-like growth factor 1 receptor gene rs2229765 polymorphism with osteoporosis in postmenopausal women. Chinese Journal of Tissue Engineering Research. 2017; 21:1813-1818.</w:t>
      </w:r>
    </w:p>
    <w:p w14:paraId="472F6B78" w14:textId="61BDD78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0.</w:t>
      </w:r>
      <w:r w:rsidRPr="0022198D">
        <w:rPr>
          <w:rFonts w:ascii="Times New Roman" w:hAnsi="Times New Roman" w:cs="Times New Roman"/>
        </w:rPr>
        <w:tab/>
        <w:t>Li GHY, Deng HW, Kung AWC, Huang QY. Identification of genes for bone mineral density variation by computational disease gene identification strategy. Journal of Bone and Mineral Metabolism. 2011; 29:709-716.</w:t>
      </w:r>
    </w:p>
    <w:p w14:paraId="013AB2A3"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1.</w:t>
      </w:r>
      <w:r w:rsidRPr="0022198D">
        <w:rPr>
          <w:rFonts w:ascii="Times New Roman" w:hAnsi="Times New Roman" w:cs="Times New Roman"/>
        </w:rPr>
        <w:tab/>
        <w:t>Xu W, Wang G. No association of rs35767 polymorphism of IGF-1 with bone mineral density in chinese postmenopausal women. Osteoporosis International. 2012; 23:S801.</w:t>
      </w:r>
    </w:p>
    <w:p w14:paraId="43E3DB1A"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2.</w:t>
      </w:r>
      <w:r w:rsidRPr="0022198D">
        <w:rPr>
          <w:rFonts w:ascii="Times New Roman" w:hAnsi="Times New Roman" w:cs="Times New Roman"/>
        </w:rPr>
        <w:tab/>
        <w:t>Mohamed H, Ismail A, Braima K. Effect of IGF-1 gene polymorphism on bone mineral density in osteoporotic postmenopausal sudanese women. Osteoporosis International. 2019; 30:S647.</w:t>
      </w:r>
    </w:p>
    <w:p w14:paraId="17593DA7" w14:textId="30D4936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3.</w:t>
      </w:r>
      <w:r w:rsidRPr="0022198D">
        <w:rPr>
          <w:rFonts w:ascii="Times New Roman" w:hAnsi="Times New Roman" w:cs="Times New Roman"/>
        </w:rPr>
        <w:tab/>
        <w:t>Wang CL, Wang SY, Liu SC, Cheng YN, Geng HW, Yang R, Feng TQ, Lu GH, Sun XT, Song J, Hao LN. Synonymous Mutations of PorcineIgf1rExtracellular Domain Affect Differentiation and Mineralization in MC3T3-E1 Cells. Frontiers in Cell and Developmental Biology. 2020; 8.</w:t>
      </w:r>
    </w:p>
    <w:p w14:paraId="559F005D" w14:textId="6E4165F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4.</w:t>
      </w:r>
      <w:r w:rsidRPr="0022198D">
        <w:rPr>
          <w:rFonts w:ascii="Times New Roman" w:hAnsi="Times New Roman" w:cs="Times New Roman"/>
        </w:rPr>
        <w:tab/>
        <w:t xml:space="preserve">Ma YL, Wen YF, Cao XK, Cheng J, Huang YZ, Ma Y, Hu LY, Lei CZ, Qi XL, Cao H, Chen H. Copy number variation (CNV) in the IGF1R gene across four cattle breeds and its association with economic traits. </w:t>
      </w:r>
      <w:r w:rsidR="0022198D" w:rsidRPr="0022198D">
        <w:rPr>
          <w:rFonts w:ascii="Times New Roman" w:hAnsi="Times New Roman" w:cs="Times New Roman"/>
        </w:rPr>
        <w:t>Arch Anim Breed</w:t>
      </w:r>
      <w:r w:rsidRPr="0022198D">
        <w:rPr>
          <w:rFonts w:ascii="Times New Roman" w:hAnsi="Times New Roman" w:cs="Times New Roman"/>
        </w:rPr>
        <w:t>. 2019; 62:171-179.</w:t>
      </w:r>
    </w:p>
    <w:p w14:paraId="4FDDE1AD" w14:textId="675B2C5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5.</w:t>
      </w:r>
      <w:r w:rsidRPr="0022198D">
        <w:rPr>
          <w:rFonts w:ascii="Times New Roman" w:hAnsi="Times New Roman" w:cs="Times New Roman"/>
        </w:rPr>
        <w:tab/>
        <w:t>Huang JM, Zhao Q, Wang KJ, Chen C, Xie SL, Liu DD. E</w:t>
      </w:r>
      <w:r w:rsidR="00A30B4A">
        <w:rPr>
          <w:rFonts w:ascii="Times New Roman" w:hAnsi="Times New Roman" w:cs="Times New Roman"/>
        </w:rPr>
        <w:t>ffects of zoledronic acid on osteoblast proliferation and IGF-1 expression in rats in vitro.</w:t>
      </w:r>
      <w:r w:rsidRPr="0022198D">
        <w:rPr>
          <w:rFonts w:ascii="Times New Roman" w:hAnsi="Times New Roman" w:cs="Times New Roman"/>
        </w:rPr>
        <w:t xml:space="preserve"> Farmacia. 2019; 67:154-159.</w:t>
      </w:r>
    </w:p>
    <w:p w14:paraId="0E278749"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6.</w:t>
      </w:r>
      <w:r w:rsidRPr="0022198D">
        <w:rPr>
          <w:rFonts w:ascii="Times New Roman" w:hAnsi="Times New Roman" w:cs="Times New Roman"/>
        </w:rPr>
        <w:tab/>
        <w:t>Naicy T, Venkatachalapathy T, Aravindakshan T, Raghavan K C, Mini M, Shyama K. Association of a novel single nucleotide polymorphism at the exon-</w:t>
      </w:r>
      <w:r w:rsidRPr="0022198D">
        <w:rPr>
          <w:rFonts w:ascii="Times New Roman" w:hAnsi="Times New Roman" w:cs="Times New Roman"/>
        </w:rPr>
        <w:lastRenderedPageBreak/>
        <w:t>2 of Insulin-Like Growth Factor 1 (IGF1) gene with phenotypic variants in goats. Veterinarski Arhiv. 2017; 87:457-472.</w:t>
      </w:r>
    </w:p>
    <w:p w14:paraId="1D7DC267" w14:textId="781A833D"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7.</w:t>
      </w:r>
      <w:r w:rsidRPr="0022198D">
        <w:rPr>
          <w:rFonts w:ascii="Times New Roman" w:hAnsi="Times New Roman" w:cs="Times New Roman"/>
        </w:rPr>
        <w:tab/>
        <w:t>Wang YC, Jiang RR, Kang XT, Li ZJ, Han RL, Geng J, Fu JX, Wang JF, Wu JP. Identification of single nucleotide polymorphisms in the ASB15 gene and their associations with chicken growth and carcass traits. Genetics and Molecular Research. 2015; 14:11377-11388.</w:t>
      </w:r>
    </w:p>
    <w:p w14:paraId="7C97BCCF" w14:textId="78164AC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8.</w:t>
      </w:r>
      <w:r w:rsidRPr="0022198D">
        <w:rPr>
          <w:rFonts w:ascii="Times New Roman" w:hAnsi="Times New Roman" w:cs="Times New Roman"/>
        </w:rPr>
        <w:tab/>
        <w:t>Chen A, Hao LL, Fang XB, Lu K, Liu SC, Zhang YL. Polymorphism analysis of IGFBP-5 gene exon 1 in Tibet Mini-pig and Junmu No. 1 White pig. Genetics and Molecular Research. 2014; 13:1643-1649.</w:t>
      </w:r>
    </w:p>
    <w:p w14:paraId="643357C5" w14:textId="5CED34D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49.</w:t>
      </w:r>
      <w:r w:rsidRPr="0022198D">
        <w:rPr>
          <w:rFonts w:ascii="Times New Roman" w:hAnsi="Times New Roman" w:cs="Times New Roman"/>
        </w:rPr>
        <w:tab/>
        <w:t>Sharma A, Dutt G, Sivalingam J, Singh MK, Pathodiya OP, Khadda BS, Dixit SP. Novel SNPs in IGF1, GHR and IGFBP-3 genes reveal significant association with growth traits in Indian goat breeds. Small Ruminant Research. 2013; 115:7-14.</w:t>
      </w:r>
    </w:p>
    <w:p w14:paraId="20BB0319" w14:textId="630F173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0.</w:t>
      </w:r>
      <w:r w:rsidRPr="0022198D">
        <w:rPr>
          <w:rFonts w:ascii="Times New Roman" w:hAnsi="Times New Roman" w:cs="Times New Roman"/>
        </w:rPr>
        <w:tab/>
        <w:t>Boschiero C, Jorge EC, Ninov K, Nones K, do Rosario MF, Coutinho LL, Ledur MC, Burt DW, Moura A. Association of IGF1 and KDM5A polymorphisms with performance, fatness and carcass traits in chickens. Journal of Applied Genetics. 2013; 54:103-112.</w:t>
      </w:r>
    </w:p>
    <w:p w14:paraId="4172AA74" w14:textId="31F4820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1.</w:t>
      </w:r>
      <w:r w:rsidRPr="0022198D">
        <w:rPr>
          <w:rFonts w:ascii="Times New Roman" w:hAnsi="Times New Roman" w:cs="Times New Roman"/>
        </w:rPr>
        <w:tab/>
        <w:t>Adamis D, Treloar A, Gregson N, Macdonald AJD, Martin FC. Delirium and the functional recovery of older medical inpatients after acute illness: The significance of biological factors. Archives of Gerontology and Geriatrics. 2011; 52:276-280.</w:t>
      </w:r>
    </w:p>
    <w:p w14:paraId="6701EBD8" w14:textId="3729249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2.</w:t>
      </w:r>
      <w:r w:rsidRPr="0022198D">
        <w:rPr>
          <w:rFonts w:ascii="Times New Roman" w:hAnsi="Times New Roman" w:cs="Times New Roman"/>
        </w:rPr>
        <w:tab/>
        <w:t>Kurosu H, Yamamoto M, Clark JD, Pastor JV, Nandi A, Gurnani P, McGuinness OP, Chikuda H, Yamaguchi M, Kawaguchi H, Shimomura I, Takayama Y, Herz J, et al. Suppression of aging in mice by the hormone Klotho. Science. 2005; 309:1829-1833.</w:t>
      </w:r>
    </w:p>
    <w:p w14:paraId="4FC1B727" w14:textId="34D7BDD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3.</w:t>
      </w:r>
      <w:r w:rsidRPr="0022198D">
        <w:rPr>
          <w:rFonts w:ascii="Times New Roman" w:hAnsi="Times New Roman" w:cs="Times New Roman"/>
        </w:rPr>
        <w:tab/>
        <w:t>Ge W, Davis ME, Hines HC, Irvin KM, Simmen RCM. Association of a genetic marker with blood serum insulin-like growth factor-I concentration and growth traits in Angus cattle. Journal of Animal Science. 2001; 79:1757-1762.</w:t>
      </w:r>
    </w:p>
    <w:p w14:paraId="559C2C68" w14:textId="7F2655B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4.</w:t>
      </w:r>
      <w:r w:rsidRPr="0022198D">
        <w:rPr>
          <w:rFonts w:ascii="Times New Roman" w:hAnsi="Times New Roman" w:cs="Times New Roman"/>
        </w:rPr>
        <w:tab/>
        <w:t>Tao L, He XY, Wang FY, Zhong YJ, Pan LX, Wang XY, Gan SQ, Di R, Chu M X. Luzhong mutton sheep: inbreeding and selection signatures. Journal of Animal Science and Technology. 2020; 62:777-789.</w:t>
      </w:r>
    </w:p>
    <w:p w14:paraId="6360786E" w14:textId="2714BA6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5.</w:t>
      </w:r>
      <w:r w:rsidRPr="0022198D">
        <w:rPr>
          <w:rFonts w:ascii="Times New Roman" w:hAnsi="Times New Roman" w:cs="Times New Roman"/>
        </w:rPr>
        <w:tab/>
        <w:t>Puthucheary Z, Skipworth JRA, Rawal J, Loosemore M, Van Someren K, Montgomery HE. Genetic Influences in Sport and Physical Performance. Sports Medicine. 2011; 41:845-859.</w:t>
      </w:r>
    </w:p>
    <w:p w14:paraId="06F90E53" w14:textId="49803D3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6.</w:t>
      </w:r>
      <w:r w:rsidRPr="0022198D">
        <w:rPr>
          <w:rFonts w:ascii="Times New Roman" w:hAnsi="Times New Roman" w:cs="Times New Roman"/>
        </w:rPr>
        <w:tab/>
        <w:t>Vanderschueren D, Pye SR, Venken K, Borghs H, Gaytant J, Huhtaniemi IT, Adams JE, Ward KA, Bartfai G, Casanueva FF, Finn JD, Forti G, Giwercman A, et al. Gonadal sex steroid status and bone health in middle-aged and elderly European men. Osteoporosis International. 2010; 21:1331-1339.</w:t>
      </w:r>
    </w:p>
    <w:p w14:paraId="1BA72B05" w14:textId="5EEE0FE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lastRenderedPageBreak/>
        <w:t>157.</w:t>
      </w:r>
      <w:r w:rsidRPr="0022198D">
        <w:rPr>
          <w:rFonts w:ascii="Times New Roman" w:hAnsi="Times New Roman" w:cs="Times New Roman"/>
        </w:rPr>
        <w:tab/>
        <w:t xml:space="preserve">Sweeney C, Murtaugh MA, Baumgartner KB, Byers T, Giuliano AR, Herrick JS, Wolff R, Caan BJ, Slattery ML. Insulin-like growth factor pathway polymorphisms associated with body size in hispanic and non-hispanic white women. </w:t>
      </w:r>
      <w:r w:rsidR="0022198D" w:rsidRPr="0022198D">
        <w:rPr>
          <w:rFonts w:ascii="Times New Roman" w:hAnsi="Times New Roman" w:cs="Times New Roman"/>
        </w:rPr>
        <w:t>Cancer Epidemiol Biomarkers Prev.</w:t>
      </w:r>
      <w:r w:rsidRPr="0022198D">
        <w:rPr>
          <w:rFonts w:ascii="Times New Roman" w:hAnsi="Times New Roman" w:cs="Times New Roman"/>
        </w:rPr>
        <w:t xml:space="preserve"> 2005; 14:1802-1809.</w:t>
      </w:r>
    </w:p>
    <w:p w14:paraId="772A2060" w14:textId="69F2751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8.</w:t>
      </w:r>
      <w:r w:rsidRPr="0022198D">
        <w:rPr>
          <w:rFonts w:ascii="Times New Roman" w:hAnsi="Times New Roman" w:cs="Times New Roman"/>
        </w:rPr>
        <w:tab/>
        <w:t>Kostek MC, Delmonico MJ, Reichel JB, Roth SM, Douglass L, Ferrell RE, Hurley BF. Muscle strength response to strength training is influenced by insulin-like growth factor 1 genotype in older adults. Journal of Applied Physiology. 2005; 98:2147-2154.</w:t>
      </w:r>
    </w:p>
    <w:p w14:paraId="2629009B" w14:textId="3788ED9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59.</w:t>
      </w:r>
      <w:r w:rsidRPr="0022198D">
        <w:rPr>
          <w:rFonts w:ascii="Times New Roman" w:hAnsi="Times New Roman" w:cs="Times New Roman"/>
        </w:rPr>
        <w:tab/>
        <w:t xml:space="preserve">Galle SA, Geraedts IK, Deijen JB, Milders MV, Drent ML. The Interrelationship between Insulin-Like Growth Factor 1, Apolipoprotein E epsilon 4, Lifestyle Factors, and the Aging Body and Brain. </w:t>
      </w:r>
      <w:r w:rsidR="0022198D" w:rsidRPr="0022198D">
        <w:rPr>
          <w:rFonts w:ascii="Times New Roman" w:hAnsi="Times New Roman" w:cs="Times New Roman"/>
        </w:rPr>
        <w:t>J Prev Alzheimers Dis.</w:t>
      </w:r>
      <w:r w:rsidRPr="0022198D">
        <w:rPr>
          <w:rFonts w:ascii="Times New Roman" w:hAnsi="Times New Roman" w:cs="Times New Roman"/>
        </w:rPr>
        <w:t xml:space="preserve"> 2020; 7:265-273.</w:t>
      </w:r>
    </w:p>
    <w:p w14:paraId="0E090C5C" w14:textId="10E5B15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0.</w:t>
      </w:r>
      <w:r w:rsidRPr="0022198D">
        <w:rPr>
          <w:rFonts w:ascii="Times New Roman" w:hAnsi="Times New Roman" w:cs="Times New Roman"/>
        </w:rPr>
        <w:tab/>
        <w:t>Yang TL, Xiong DH, Guo Y, Recker RR, Deng HW. Comprehensive association analyses of IGF1, ESR2, and CYP17 genes with adult height in Caucasians. European Journal of Human Genetics. 2008; 16:1380-1387.</w:t>
      </w:r>
    </w:p>
    <w:p w14:paraId="0C2BD4EE" w14:textId="01F47B9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1.</w:t>
      </w:r>
      <w:r w:rsidRPr="0022198D">
        <w:rPr>
          <w:rFonts w:ascii="Times New Roman" w:hAnsi="Times New Roman" w:cs="Times New Roman"/>
        </w:rPr>
        <w:tab/>
        <w:t>Jensen RBB, Chellakootya M, Vielwerth S, Vaag A, Larsen T, Greisen G, Skakkebaek NE, Scheike T, Juul A. Intrauterine growth retardation and consequences for endocrine and cardiovascular diseases in adult life: Does insulin-like growth factor-I play a role? Hormone Research. 2003; 60:136-148.</w:t>
      </w:r>
    </w:p>
    <w:p w14:paraId="08946816"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2.</w:t>
      </w:r>
      <w:r w:rsidRPr="0022198D">
        <w:rPr>
          <w:rFonts w:ascii="Times New Roman" w:hAnsi="Times New Roman" w:cs="Times New Roman"/>
        </w:rPr>
        <w:tab/>
        <w:t>Laurent M, Antonio L, Sinnesael M, Dubois V, Gielen E, Classens F, Vanderschueren D. Androgens and estrogens in skeletal sexual dimorphism. Asian Journal of Andrology. 2014; 16:213-222.</w:t>
      </w:r>
    </w:p>
    <w:p w14:paraId="4069BB41" w14:textId="66D07A0C"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3.</w:t>
      </w:r>
      <w:r w:rsidRPr="0022198D">
        <w:rPr>
          <w:rFonts w:ascii="Times New Roman" w:hAnsi="Times New Roman" w:cs="Times New Roman"/>
        </w:rPr>
        <w:tab/>
        <w:t xml:space="preserve">Fletcher O, Gibson L, Johnson N, Altmann DR, Holly JMP, Ashworth A, Peto J, Silva ID. Polymorphisms and circulating levels in the insulin-like growth factor system and risk of breast cancer: A systematic review. </w:t>
      </w:r>
      <w:r w:rsidR="0022198D" w:rsidRPr="0022198D">
        <w:rPr>
          <w:rFonts w:ascii="Times New Roman" w:hAnsi="Times New Roman" w:cs="Times New Roman"/>
        </w:rPr>
        <w:t>Cancer Epidemiol Biomarkers Prev.</w:t>
      </w:r>
      <w:r w:rsidRPr="0022198D">
        <w:rPr>
          <w:rFonts w:ascii="Times New Roman" w:hAnsi="Times New Roman" w:cs="Times New Roman"/>
        </w:rPr>
        <w:t xml:space="preserve"> 2005; 14:2-19.</w:t>
      </w:r>
    </w:p>
    <w:p w14:paraId="33418D59"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4.</w:t>
      </w:r>
      <w:r w:rsidRPr="0022198D">
        <w:rPr>
          <w:rFonts w:ascii="Times New Roman" w:hAnsi="Times New Roman" w:cs="Times New Roman"/>
        </w:rPr>
        <w:tab/>
        <w:t>Paroni G, Seripa D, Panza F, Addante F, Copetti M, D'Onofrio G, Pellegrini F, Fontana L, Pilotto A. Klotho locus, metabolic traits, and serum hemoglobin in hospitalized older patients: a genetic association analysis. Age. 2012; 34:949-968.</w:t>
      </w:r>
    </w:p>
    <w:p w14:paraId="74D855E9"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5.</w:t>
      </w:r>
      <w:r w:rsidRPr="0022198D">
        <w:rPr>
          <w:rFonts w:ascii="Times New Roman" w:hAnsi="Times New Roman" w:cs="Times New Roman"/>
        </w:rPr>
        <w:tab/>
        <w:t>Balci B, Yildiz B O, Ofir R, Dincer P, Bayraktar M. Linkage Analysis in a Large Primary Osteoporosis Family. Turkish Journal of Biochemistry-Turk Biyokimya Dergisi. 2008; 33:215-222.</w:t>
      </w:r>
    </w:p>
    <w:p w14:paraId="2A64CFE5" w14:textId="66E7093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6.</w:t>
      </w:r>
      <w:r w:rsidRPr="0022198D">
        <w:rPr>
          <w:rFonts w:ascii="Times New Roman" w:hAnsi="Times New Roman" w:cs="Times New Roman"/>
        </w:rPr>
        <w:tab/>
        <w:t xml:space="preserve">Dayan CM, Panicker V. Novel insights into thyroid hormones from the study of common genetic variation. </w:t>
      </w:r>
      <w:r w:rsidR="0022198D" w:rsidRPr="0022198D">
        <w:rPr>
          <w:rFonts w:ascii="Times New Roman" w:hAnsi="Times New Roman" w:cs="Times New Roman"/>
        </w:rPr>
        <w:t>Nat Rev Endocrinol</w:t>
      </w:r>
      <w:r w:rsidRPr="0022198D">
        <w:rPr>
          <w:rFonts w:ascii="Times New Roman" w:hAnsi="Times New Roman" w:cs="Times New Roman"/>
        </w:rPr>
        <w:t>. 2009; 5:211-218.</w:t>
      </w:r>
    </w:p>
    <w:p w14:paraId="78884E98" w14:textId="51B326B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7.</w:t>
      </w:r>
      <w:r w:rsidRPr="0022198D">
        <w:rPr>
          <w:rFonts w:ascii="Times New Roman" w:hAnsi="Times New Roman" w:cs="Times New Roman"/>
        </w:rPr>
        <w:tab/>
        <w:t xml:space="preserve">Chia VM, Sakoda LC, Graubard BI, Rubertone MV, Chanock SJ, Erickson RL, McGlynn KA. Risk of testicular germ cell tumors and polymorphisms in the insulin-like growth factor genes. </w:t>
      </w:r>
      <w:r w:rsidR="0022198D" w:rsidRPr="0022198D">
        <w:rPr>
          <w:rFonts w:ascii="Times New Roman" w:hAnsi="Times New Roman" w:cs="Times New Roman"/>
        </w:rPr>
        <w:t>Cancer Epidemiol Biomarkers Prev</w:t>
      </w:r>
      <w:r w:rsidRPr="0022198D">
        <w:rPr>
          <w:rFonts w:ascii="Times New Roman" w:hAnsi="Times New Roman" w:cs="Times New Roman"/>
        </w:rPr>
        <w:t xml:space="preserve">. 2008; </w:t>
      </w:r>
      <w:r w:rsidRPr="0022198D">
        <w:rPr>
          <w:rFonts w:ascii="Times New Roman" w:hAnsi="Times New Roman" w:cs="Times New Roman"/>
        </w:rPr>
        <w:lastRenderedPageBreak/>
        <w:t>17:721-726.</w:t>
      </w:r>
    </w:p>
    <w:p w14:paraId="203C0539" w14:textId="000B2AB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8.</w:t>
      </w:r>
      <w:r w:rsidRPr="0022198D">
        <w:rPr>
          <w:rFonts w:ascii="Times New Roman" w:hAnsi="Times New Roman" w:cs="Times New Roman"/>
        </w:rPr>
        <w:tab/>
        <w:t>Perry JK, Wu ZS, Mertani HC, Zhu T, Lobie PE. Tumour-Derived Human Growth Hormone As a Therapeutic Target in Oncology. Trends in Endocrinology and Metabolism. 2017; 28:587-596.</w:t>
      </w:r>
    </w:p>
    <w:p w14:paraId="39A113AE" w14:textId="14E1D04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69.</w:t>
      </w:r>
      <w:r w:rsidRPr="0022198D">
        <w:rPr>
          <w:rFonts w:ascii="Times New Roman" w:hAnsi="Times New Roman" w:cs="Times New Roman"/>
        </w:rPr>
        <w:tab/>
        <w:t xml:space="preserve">Savage SA, Woodson K, Walk E, Modi W, Liao J, Douglass C, Hoover RN, Chanock SJ, </w:t>
      </w:r>
      <w:r w:rsidR="00A30B4A">
        <w:rPr>
          <w:rFonts w:ascii="Times New Roman" w:hAnsi="Times New Roman" w:cs="Times New Roman"/>
        </w:rPr>
        <w:t xml:space="preserve">and </w:t>
      </w:r>
      <w:r w:rsidR="00A30B4A" w:rsidRPr="00A30B4A">
        <w:rPr>
          <w:rFonts w:ascii="Times New Roman" w:hAnsi="Times New Roman" w:cs="Times New Roman"/>
        </w:rPr>
        <w:t>National Osteosarcoma Etiology Study Group</w:t>
      </w:r>
      <w:r w:rsidRPr="0022198D">
        <w:rPr>
          <w:rFonts w:ascii="Times New Roman" w:hAnsi="Times New Roman" w:cs="Times New Roman"/>
        </w:rPr>
        <w:t xml:space="preserve">. Analysis of genes critical for growth regulation identifies insulin-like growth factor 2 receptor variations with possible functional significance as risk factors for osteosarcoma. </w:t>
      </w:r>
      <w:r w:rsidR="0022198D" w:rsidRPr="0022198D">
        <w:rPr>
          <w:rFonts w:ascii="Times New Roman" w:hAnsi="Times New Roman" w:cs="Times New Roman"/>
        </w:rPr>
        <w:t>Cancer Epidemiol Biomarkers Prev</w:t>
      </w:r>
      <w:r w:rsidRPr="0022198D">
        <w:rPr>
          <w:rFonts w:ascii="Times New Roman" w:hAnsi="Times New Roman" w:cs="Times New Roman"/>
        </w:rPr>
        <w:t>. 2007; 16:1667-1674.</w:t>
      </w:r>
    </w:p>
    <w:p w14:paraId="737CC7FC" w14:textId="388B4EE2" w:rsidR="00E11590" w:rsidRPr="0022198D" w:rsidRDefault="00E11590" w:rsidP="00E11590">
      <w:pPr>
        <w:pStyle w:val="EndNoteBibliography"/>
        <w:ind w:left="720" w:hanging="720"/>
        <w:jc w:val="both"/>
        <w:rPr>
          <w:rFonts w:ascii="Times New Roman" w:hAnsi="Times New Roman" w:cs="Times New Roman"/>
        </w:rPr>
      </w:pPr>
      <w:r w:rsidRPr="00A30B4A">
        <w:rPr>
          <w:rFonts w:ascii="Times New Roman" w:hAnsi="Times New Roman" w:cs="Times New Roman"/>
          <w:lang w:val="pt-BR"/>
        </w:rPr>
        <w:t>170.</w:t>
      </w:r>
      <w:r w:rsidRPr="00A30B4A">
        <w:rPr>
          <w:rFonts w:ascii="Times New Roman" w:hAnsi="Times New Roman" w:cs="Times New Roman"/>
          <w:lang w:val="pt-BR"/>
        </w:rPr>
        <w:tab/>
        <w:t xml:space="preserve">Xie H, Mao JS, Hu WF. </w:t>
      </w:r>
      <w:r w:rsidRPr="0022198D">
        <w:rPr>
          <w:rFonts w:ascii="Times New Roman" w:hAnsi="Times New Roman" w:cs="Times New Roman"/>
        </w:rPr>
        <w:t>Insulin-Like Growth Factor 1 (IGF1) Pathway Member Polymorphisms Are Associated with Risk and Prognosis of Chondrosarcoma. Medical Science Monitor. 2020; 26.</w:t>
      </w:r>
    </w:p>
    <w:p w14:paraId="1510FD38"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1.</w:t>
      </w:r>
      <w:r w:rsidRPr="0022198D">
        <w:rPr>
          <w:rFonts w:ascii="Times New Roman" w:hAnsi="Times New Roman" w:cs="Times New Roman"/>
        </w:rPr>
        <w:tab/>
        <w:t>Pechlivanis S, Wagner K, Chang-Claude J, Hoffmeister M, Brenner H, Forsti A. Polymorphisms in the insulin like growth factor 1 and IGF binding protein 3 genes and risk of colorectal cancer. Cancer Detection and Prevention. 2007; 31:408-416.</w:t>
      </w:r>
    </w:p>
    <w:p w14:paraId="47CF0BC2" w14:textId="107CA532"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2.</w:t>
      </w:r>
      <w:r w:rsidRPr="0022198D">
        <w:rPr>
          <w:rFonts w:ascii="Times New Roman" w:hAnsi="Times New Roman" w:cs="Times New Roman"/>
        </w:rPr>
        <w:tab/>
        <w:t>Keku TO, Vidal A, Oliver S, Hoyo C, Hall IJ, Omofoye O, McDoom M, Worley K, Galanko J, Sandler RS, Millikan R. Genetic variants in IGF-I, IGF-II, IGFBP-3, and adiponectin genes and colon cancer risk in African Americans and Whites. Cancer Causes &amp; Control. 2012; 23:1127-1138.</w:t>
      </w:r>
    </w:p>
    <w:p w14:paraId="6D02F714" w14:textId="7DF9BDE9"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3.</w:t>
      </w:r>
      <w:r w:rsidRPr="0022198D">
        <w:rPr>
          <w:rFonts w:ascii="Times New Roman" w:hAnsi="Times New Roman" w:cs="Times New Roman"/>
        </w:rPr>
        <w:tab/>
        <w:t xml:space="preserve">Schildkraut JM, Demark-Wahnefried W, Wenham RM, Grubber J, Jeffreys AS, Grambow SC, Marks JR, Moorman PG, Hoyo C, Ali S, Walther PJ. IGF1 (CA)(19) repeat and IGFBP3-202 A/C genotypes and the risk of prostate cancer in black and white men. </w:t>
      </w:r>
      <w:r w:rsidR="0022198D" w:rsidRPr="0022198D">
        <w:rPr>
          <w:rFonts w:ascii="Times New Roman" w:hAnsi="Times New Roman" w:cs="Times New Roman"/>
        </w:rPr>
        <w:t>Cancer Epidemiol Biomarkers Prev</w:t>
      </w:r>
      <w:r w:rsidRPr="0022198D">
        <w:rPr>
          <w:rFonts w:ascii="Times New Roman" w:hAnsi="Times New Roman" w:cs="Times New Roman"/>
        </w:rPr>
        <w:t>. 2005; 14:403-408.</w:t>
      </w:r>
    </w:p>
    <w:p w14:paraId="25CD9FCC" w14:textId="70F795B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4.</w:t>
      </w:r>
      <w:r w:rsidRPr="0022198D">
        <w:rPr>
          <w:rFonts w:ascii="Times New Roman" w:hAnsi="Times New Roman" w:cs="Times New Roman"/>
        </w:rPr>
        <w:tab/>
        <w:t>Tsuchiya N, Wang LH, Horikawa Y, Inoue T, Kakinuma H, Matsuura S, Sato K, Ogawa O, Kato T, Habuchi T. CA repeat polymorphism in the insulin-like growth factor-I gene is associated with increased risk of prostate cancer and benign prostatic hyperplasia. International Journal of Oncology. 2005; 26:225-231.</w:t>
      </w:r>
    </w:p>
    <w:p w14:paraId="5C780D61" w14:textId="238563A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5.</w:t>
      </w:r>
      <w:r w:rsidRPr="0022198D">
        <w:rPr>
          <w:rFonts w:ascii="Times New Roman" w:hAnsi="Times New Roman" w:cs="Times New Roman"/>
        </w:rPr>
        <w:tab/>
        <w:t xml:space="preserve">Peehl DM, Krishnan AV, Feldman D. Pathways mediating the growth-inhibitory actions of vitamin D in prostate cancer. </w:t>
      </w:r>
      <w:r w:rsidR="0022198D" w:rsidRPr="0022198D">
        <w:rPr>
          <w:rFonts w:ascii="Times New Roman" w:hAnsi="Times New Roman" w:cs="Times New Roman"/>
        </w:rPr>
        <w:t>J Nutr</w:t>
      </w:r>
      <w:r w:rsidRPr="0022198D">
        <w:rPr>
          <w:rFonts w:ascii="Times New Roman" w:hAnsi="Times New Roman" w:cs="Times New Roman"/>
        </w:rPr>
        <w:t>. 2003; 133:2461S-2469S.</w:t>
      </w:r>
    </w:p>
    <w:p w14:paraId="04A62BE4" w14:textId="6818E8D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6.</w:t>
      </w:r>
      <w:r w:rsidRPr="0022198D">
        <w:rPr>
          <w:rFonts w:ascii="Times New Roman" w:hAnsi="Times New Roman" w:cs="Times New Roman"/>
        </w:rPr>
        <w:tab/>
        <w:t>Jernstrom H, Chu M, Vesprini D, Tao YZ, Majeed N, Deal C, Pollak M, Narod SA. Genetic factors related to racial variation in plasma levels of insulin-like growth factor-1: Implications for premenopausal breast cancer risk. Molecular Genetics and Metabolism. 2001; 72:144-154.</w:t>
      </w:r>
    </w:p>
    <w:p w14:paraId="75EE81A6"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7.</w:t>
      </w:r>
      <w:r w:rsidRPr="0022198D">
        <w:rPr>
          <w:rFonts w:ascii="Times New Roman" w:hAnsi="Times New Roman" w:cs="Times New Roman"/>
        </w:rPr>
        <w:tab/>
        <w:t>Gee J, Bailey H, Kim K, Kolesar J, Havighurst T, Tutsch K D, See W, Cohen M B, Street N, LeVan L, Jarrard D, Wilding G. Phase II open label, multi-center clinical trial of modulation of intermediate endpoint biomarkers by 1-</w:t>
      </w:r>
      <w:r w:rsidRPr="0022198D">
        <w:rPr>
          <w:rFonts w:ascii="Times New Roman" w:hAnsi="Times New Roman" w:cs="Times New Roman"/>
        </w:rPr>
        <w:lastRenderedPageBreak/>
        <w:t>hydroxyvitamin D2 in patients with clinically localized prostate cancer and high grade pin. Prostate. 2013; 73:970-978.</w:t>
      </w:r>
    </w:p>
    <w:p w14:paraId="59F0A381" w14:textId="1EAA6C5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8.</w:t>
      </w:r>
      <w:r w:rsidRPr="0022198D">
        <w:rPr>
          <w:rFonts w:ascii="Times New Roman" w:hAnsi="Times New Roman" w:cs="Times New Roman"/>
        </w:rPr>
        <w:tab/>
        <w:t>Dumitrescu RG, Cotarla I. Understanding breast cancer risk - where do we stand in 2005? Journal of Cellular and Molecular Medicine. 2005; 9:208-221.</w:t>
      </w:r>
    </w:p>
    <w:p w14:paraId="7FBD82C5" w14:textId="65DA53D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79.</w:t>
      </w:r>
      <w:r w:rsidRPr="0022198D">
        <w:rPr>
          <w:rFonts w:ascii="Times New Roman" w:hAnsi="Times New Roman" w:cs="Times New Roman"/>
        </w:rPr>
        <w:tab/>
        <w:t>Yu H, Li BDL, Smith M, Shi R, Berkel HJ, Kato I. Polymorphic CA repeats in the IGF-I gene and breast cancer. Breast Cancer Research and Treatment. 2001; 70:117-122.</w:t>
      </w:r>
    </w:p>
    <w:p w14:paraId="244EC9E3" w14:textId="15D1D8AA"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0.</w:t>
      </w:r>
      <w:r w:rsidRPr="0022198D">
        <w:rPr>
          <w:rFonts w:ascii="Times New Roman" w:hAnsi="Times New Roman" w:cs="Times New Roman"/>
        </w:rPr>
        <w:tab/>
        <w:t>Marzec M, Hawkes CP, Eletto D, Boyle S, Rosenfeld R, Hwa V, Wit JM, van Duyvenvoorde HA, Oostdijk W, Losekoot M, Pedersen O, Yeap BB, Flicker L, et al. A Human Variant of Glucose-Regulated Protein 94 That Inefficiently Supports IGF Production. Endocrinology. 2016; 157:1914-1928.</w:t>
      </w:r>
    </w:p>
    <w:p w14:paraId="7DA3C8ED" w14:textId="3339ED5E"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1.</w:t>
      </w:r>
      <w:r w:rsidRPr="0022198D">
        <w:rPr>
          <w:rFonts w:ascii="Times New Roman" w:hAnsi="Times New Roman" w:cs="Times New Roman"/>
        </w:rPr>
        <w:tab/>
        <w:t xml:space="preserve">Morimoto LM, Newcomb PA, White E, Bigler J, Potter JD. Variation in plasma insulin-like growth factor-1 and insulin-like growth factor binding protein-3: Genetic factors. </w:t>
      </w:r>
      <w:r w:rsidR="0022198D" w:rsidRPr="0022198D">
        <w:rPr>
          <w:rFonts w:ascii="Times New Roman" w:hAnsi="Times New Roman" w:cs="Times New Roman"/>
        </w:rPr>
        <w:t>Cancer Epidemiol Biomarkers Prev</w:t>
      </w:r>
      <w:r w:rsidRPr="0022198D">
        <w:rPr>
          <w:rFonts w:ascii="Times New Roman" w:hAnsi="Times New Roman" w:cs="Times New Roman"/>
        </w:rPr>
        <w:t>. 2005; 14:1394-1401.</w:t>
      </w:r>
    </w:p>
    <w:p w14:paraId="0F602689" w14:textId="7777777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2.</w:t>
      </w:r>
      <w:r w:rsidRPr="0022198D">
        <w:rPr>
          <w:rFonts w:ascii="Times New Roman" w:hAnsi="Times New Roman" w:cs="Times New Roman"/>
        </w:rPr>
        <w:tab/>
        <w:t>Ciresi A, Giordano C. Glucose Metabolism in Children With Growth Hormone Deficiency. Frontiers in Endocrinology. 2018; 9.</w:t>
      </w:r>
    </w:p>
    <w:p w14:paraId="76B301C0" w14:textId="4A7A26CB"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3.</w:t>
      </w:r>
      <w:r w:rsidRPr="0022198D">
        <w:rPr>
          <w:rFonts w:ascii="Times New Roman" w:hAnsi="Times New Roman" w:cs="Times New Roman"/>
        </w:rPr>
        <w:tab/>
        <w:t xml:space="preserve">Thankamony A, Jensen RB, O'Connell SM, Day F, Kirk J, Donaldson M, Ivarsson SA, Soder O, Roche E, Hoey H, Ong KK, Dunger DB, Juul A. Adiposity in Children Born Small for Gestational Age Is Associated With beta-Cell Function, Genetic Variants for Insulin Resistance, and Response to Growth Hormone Treatment. </w:t>
      </w:r>
      <w:r w:rsidR="0022198D" w:rsidRPr="0022198D">
        <w:rPr>
          <w:rFonts w:ascii="Times New Roman" w:hAnsi="Times New Roman" w:cs="Times New Roman"/>
        </w:rPr>
        <w:t>J Clin Endocrinol Metab</w:t>
      </w:r>
      <w:r w:rsidRPr="0022198D">
        <w:rPr>
          <w:rFonts w:ascii="Times New Roman" w:hAnsi="Times New Roman" w:cs="Times New Roman"/>
        </w:rPr>
        <w:t>. 2016; 101:130-141.</w:t>
      </w:r>
    </w:p>
    <w:p w14:paraId="4C57147E" w14:textId="39F1C367"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4.</w:t>
      </w:r>
      <w:r w:rsidRPr="0022198D">
        <w:rPr>
          <w:rFonts w:ascii="Times New Roman" w:hAnsi="Times New Roman" w:cs="Times New Roman"/>
        </w:rPr>
        <w:tab/>
        <w:t xml:space="preserve">Lee B, Kim K. Effect of Taekwondo Training on Physical Fitness and Growth Index According to IGF-1 Gene Polymorphism in Children. </w:t>
      </w:r>
      <w:r w:rsidR="0022198D" w:rsidRPr="0022198D">
        <w:rPr>
          <w:rFonts w:ascii="Times New Roman" w:hAnsi="Times New Roman" w:cs="Times New Roman"/>
        </w:rPr>
        <w:t>Korean J Physiol Pharmacol</w:t>
      </w:r>
      <w:r w:rsidRPr="0022198D">
        <w:rPr>
          <w:rFonts w:ascii="Times New Roman" w:hAnsi="Times New Roman" w:cs="Times New Roman"/>
        </w:rPr>
        <w:t>. 2015; 19:341-347.</w:t>
      </w:r>
    </w:p>
    <w:p w14:paraId="43B9F56C" w14:textId="1714762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5.</w:t>
      </w:r>
      <w:r w:rsidRPr="0022198D">
        <w:rPr>
          <w:rFonts w:ascii="Times New Roman" w:hAnsi="Times New Roman" w:cs="Times New Roman"/>
        </w:rPr>
        <w:tab/>
        <w:t>Zheng ZQ, Cao LF, Pei Z, Zhi DJ, Zhao ZH, Xi L, Cheng RQ, Luo FH. Relationship between initial treatment effect of recombinant human growth hormone and exon 3 polymorphism of growth hormone receptor in Chinese children with growth hormone deficiency. International Journal of Clinical and Experimental Medicine. 2015; 8:7965-7970.</w:t>
      </w:r>
    </w:p>
    <w:p w14:paraId="50090D4B" w14:textId="3636B61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6.</w:t>
      </w:r>
      <w:r w:rsidRPr="0022198D">
        <w:rPr>
          <w:rFonts w:ascii="Times New Roman" w:hAnsi="Times New Roman" w:cs="Times New Roman"/>
        </w:rPr>
        <w:tab/>
        <w:t>Moon ES, Kim HS, Sharma V, Park JO, Lee HM, Moon SH, Chong HS. Analysis of Single Nucleotide Polymorphism in Adolescent Idiopathic Scoliosis in Korea: For Personalized Treatment. Yonsei Medical Journal. 2013; 54:500-509.</w:t>
      </w:r>
    </w:p>
    <w:p w14:paraId="064FE704" w14:textId="7B5F38E1"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7.</w:t>
      </w:r>
      <w:r w:rsidRPr="0022198D">
        <w:rPr>
          <w:rFonts w:ascii="Times New Roman" w:hAnsi="Times New Roman" w:cs="Times New Roman"/>
        </w:rPr>
        <w:tab/>
        <w:t>Duijts L, Bakker-Jonges LE, Mook-Kanamori DO, Labout JAM, Hofman A, van Duijn CM, van Dongen JJM, Hooijkaas H, Moll HA, Jaddoe VWV. Variation in the IGF-1 gene is associated with lymphocyte subset counts in neonates: The Generation R Study. Clinical Endocrinology. 2009; 70:53-59.</w:t>
      </w:r>
    </w:p>
    <w:p w14:paraId="425E4617" w14:textId="599A02E3"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8.</w:t>
      </w:r>
      <w:r w:rsidRPr="0022198D">
        <w:rPr>
          <w:rFonts w:ascii="Times New Roman" w:hAnsi="Times New Roman" w:cs="Times New Roman"/>
        </w:rPr>
        <w:tab/>
        <w:t xml:space="preserve">Wang J, Liu HY, Zhang QL. IGF-1 polymorphisms modulate the susceptibility </w:t>
      </w:r>
      <w:r w:rsidRPr="0022198D">
        <w:rPr>
          <w:rFonts w:ascii="Times New Roman" w:hAnsi="Times New Roman" w:cs="Times New Roman"/>
        </w:rPr>
        <w:lastRenderedPageBreak/>
        <w:t>to osteonecrosis of the femoral head among Chinese Han population. Medicine. 2019; 98.</w:t>
      </w:r>
    </w:p>
    <w:p w14:paraId="35B3BEB1" w14:textId="061C82C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89.</w:t>
      </w:r>
      <w:r w:rsidRPr="0022198D">
        <w:rPr>
          <w:rFonts w:ascii="Times New Roman" w:hAnsi="Times New Roman" w:cs="Times New Roman"/>
        </w:rPr>
        <w:tab/>
        <w:t xml:space="preserve">Kim H, Park JH, Ku SY, Kim SH, Choi YM, Kim JG. Association between endometriosis and polymorphisms in insulin-like growth factors (IGFs) and IGF-I receptor genes in Korean women. </w:t>
      </w:r>
      <w:r w:rsidR="0022198D" w:rsidRPr="0022198D">
        <w:rPr>
          <w:rFonts w:ascii="Times New Roman" w:hAnsi="Times New Roman" w:cs="Times New Roman"/>
        </w:rPr>
        <w:t>Eur J Obstet Gynecol Reprod Biol</w:t>
      </w:r>
      <w:r w:rsidRPr="0022198D">
        <w:rPr>
          <w:rFonts w:ascii="Times New Roman" w:hAnsi="Times New Roman" w:cs="Times New Roman"/>
        </w:rPr>
        <w:t>. 2011; 156:87-90.</w:t>
      </w:r>
    </w:p>
    <w:p w14:paraId="4BA75A13" w14:textId="4885413D"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0.</w:t>
      </w:r>
      <w:r w:rsidRPr="0022198D">
        <w:rPr>
          <w:rFonts w:ascii="Times New Roman" w:hAnsi="Times New Roman" w:cs="Times New Roman"/>
        </w:rPr>
        <w:tab/>
        <w:t>Wang Y, Gao C X, Guo TK, Yang RF, Shao FF, Ma WJ, Tian LM. Association of insulin-like growth factor-I receptor and -II receptor gene polymorphisms with osteoporosis in postmenopausal women of Han Chinese. International Journal of Clinical and Experimental Pathology. 2017; 10:2100-2109.</w:t>
      </w:r>
    </w:p>
    <w:p w14:paraId="6E377992" w14:textId="6A3EE968"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1.</w:t>
      </w:r>
      <w:r w:rsidRPr="0022198D">
        <w:rPr>
          <w:rFonts w:ascii="Times New Roman" w:hAnsi="Times New Roman" w:cs="Times New Roman"/>
        </w:rPr>
        <w:tab/>
        <w:t>van Maldegem AM, Bovee J, Peterse EFP, Hogendoorn PCW, Gelderblom H. Ewing sarcoma: The clinical relevance of the insulin-like growth factor 1 and the poly-ADP-ribose-polymerase pathway. European Journal of Cancer. 2016; 53:171-180.</w:t>
      </w:r>
    </w:p>
    <w:p w14:paraId="613FBABE" w14:textId="6311D5C6"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2.</w:t>
      </w:r>
      <w:r w:rsidRPr="0022198D">
        <w:rPr>
          <w:rFonts w:ascii="Times New Roman" w:hAnsi="Times New Roman" w:cs="Times New Roman"/>
        </w:rPr>
        <w:tab/>
        <w:t xml:space="preserve">Palsgaard J, Emanuelli B, Winnay JN, Sumara G, Karsenty G, Kahn CR. </w:t>
      </w:r>
      <w:r w:rsidR="0022198D" w:rsidRPr="0022198D">
        <w:rPr>
          <w:rFonts w:ascii="Times New Roman" w:hAnsi="Times New Roman" w:cs="Times New Roman"/>
        </w:rPr>
        <w:t>Cross-talk between insulin and Wnt signaling in preadipocytes: role of Wnt co-receptor low density lipoprotein receptor-related protein-5 (LRP5)</w:t>
      </w:r>
      <w:r w:rsidRPr="0022198D">
        <w:rPr>
          <w:rFonts w:ascii="Times New Roman" w:hAnsi="Times New Roman" w:cs="Times New Roman"/>
        </w:rPr>
        <w:t xml:space="preserve">. </w:t>
      </w:r>
      <w:r w:rsidR="0022198D" w:rsidRPr="0022198D">
        <w:rPr>
          <w:rFonts w:ascii="Times New Roman" w:hAnsi="Times New Roman" w:cs="Times New Roman"/>
        </w:rPr>
        <w:t>J Biol Chem</w:t>
      </w:r>
      <w:r w:rsidRPr="0022198D">
        <w:rPr>
          <w:rFonts w:ascii="Times New Roman" w:hAnsi="Times New Roman" w:cs="Times New Roman"/>
        </w:rPr>
        <w:t>. 2012; 287:12016-12026.</w:t>
      </w:r>
    </w:p>
    <w:p w14:paraId="64EBE9A8" w14:textId="53485340"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3.</w:t>
      </w:r>
      <w:r w:rsidRPr="0022198D">
        <w:rPr>
          <w:rFonts w:ascii="Times New Roman" w:hAnsi="Times New Roman" w:cs="Times New Roman"/>
        </w:rPr>
        <w:tab/>
        <w:t>Hartleb S, Plockinger U, Stalla GK, Tuschy U, Weber MM, Pfutzner A, Kann P H, German KB, German KPS. Additive effect of GHRd3 and COLIA1 polymorphisms on the GH-substitution dose in GH-deficient adults. Pharmacogenomics. 2011; 12:1653-1661.</w:t>
      </w:r>
    </w:p>
    <w:p w14:paraId="496FBBAE" w14:textId="24D63694"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4.</w:t>
      </w:r>
      <w:r w:rsidRPr="0022198D">
        <w:rPr>
          <w:rFonts w:ascii="Times New Roman" w:hAnsi="Times New Roman" w:cs="Times New Roman"/>
        </w:rPr>
        <w:tab/>
        <w:t>Zhou GS, Yu JY, Zhang JL. Association between single-nucleotide polymorphisms and haplotype of insulin-like growth factor I and risk of osteoporosis. International Journal of Clinical and Experimental Medicine. 2018; 11:4762-4770.</w:t>
      </w:r>
    </w:p>
    <w:p w14:paraId="5E7FE065" w14:textId="73C06745" w:rsidR="00E11590" w:rsidRPr="0022198D" w:rsidRDefault="00E11590" w:rsidP="00E11590">
      <w:pPr>
        <w:pStyle w:val="EndNoteBibliography"/>
        <w:ind w:left="720" w:hanging="720"/>
        <w:jc w:val="both"/>
        <w:rPr>
          <w:rFonts w:ascii="Times New Roman" w:hAnsi="Times New Roman" w:cs="Times New Roman"/>
        </w:rPr>
      </w:pPr>
      <w:r w:rsidRPr="0022198D">
        <w:rPr>
          <w:rFonts w:ascii="Times New Roman" w:hAnsi="Times New Roman" w:cs="Times New Roman"/>
        </w:rPr>
        <w:t>195.</w:t>
      </w:r>
      <w:r w:rsidRPr="0022198D">
        <w:rPr>
          <w:rFonts w:ascii="Times New Roman" w:hAnsi="Times New Roman" w:cs="Times New Roman"/>
        </w:rPr>
        <w:tab/>
        <w:t>Liu XF, Ma FQ, Zhong YB, Wang J, Li JJ, Shan AJ, Yang C. Association of insulin-like growth factor I gene and vitamin D receptor gene polymorphisms with the risk of osteoporosis in a Chinese population. Biomedical Research-India. 2017; 28:7081-7087.</w:t>
      </w:r>
    </w:p>
    <w:p w14:paraId="6AD068E4" w14:textId="77777777" w:rsidR="00EF20E6" w:rsidRPr="00490170" w:rsidRDefault="00001274" w:rsidP="00E11590">
      <w:pPr>
        <w:jc w:val="both"/>
        <w:rPr>
          <w:rFonts w:ascii="Times New Roman" w:eastAsia="DFKai-SB" w:hAnsi="Times New Roman" w:cs="Times New Roman"/>
          <w:color w:val="000000" w:themeColor="text1"/>
        </w:rPr>
      </w:pPr>
      <w:r w:rsidRPr="0022198D">
        <w:rPr>
          <w:rFonts w:ascii="Times New Roman" w:eastAsia="DFKai-SB" w:hAnsi="Times New Roman" w:cs="Times New Roman"/>
          <w:color w:val="000000" w:themeColor="text1"/>
        </w:rPr>
        <w:fldChar w:fldCharType="end"/>
      </w:r>
    </w:p>
    <w:sectPr w:rsidR="00EF20E6" w:rsidRPr="0049017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D3D41" w14:textId="77777777" w:rsidR="00055AB9" w:rsidRDefault="00055AB9" w:rsidP="0093130A">
      <w:r>
        <w:separator/>
      </w:r>
    </w:p>
  </w:endnote>
  <w:endnote w:type="continuationSeparator" w:id="0">
    <w:p w14:paraId="0CA48609" w14:textId="77777777" w:rsidR="00055AB9" w:rsidRDefault="00055AB9" w:rsidP="00931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FKai-SB">
    <w:altName w:val="Microsoft YaHei"/>
    <w:panose1 w:val="020B0604020202020204"/>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807B1" w14:textId="77777777" w:rsidR="00055AB9" w:rsidRDefault="00055AB9" w:rsidP="0093130A">
      <w:r>
        <w:separator/>
      </w:r>
    </w:p>
  </w:footnote>
  <w:footnote w:type="continuationSeparator" w:id="0">
    <w:p w14:paraId="06AF0DF0" w14:textId="77777777" w:rsidR="00055AB9" w:rsidRDefault="00055AB9" w:rsidP="009313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B0713"/>
    <w:multiLevelType w:val="hybridMultilevel"/>
    <w:tmpl w:val="0A20C79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E34719C"/>
    <w:multiLevelType w:val="hybridMultilevel"/>
    <w:tmpl w:val="A1720030"/>
    <w:lvl w:ilvl="0" w:tplc="D870C760">
      <w:start w:val="29"/>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1CD6C31"/>
    <w:multiLevelType w:val="hybridMultilevel"/>
    <w:tmpl w:val="AA646A6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A187628"/>
    <w:multiLevelType w:val="hybridMultilevel"/>
    <w:tmpl w:val="3BFCBD7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D2141C8"/>
    <w:multiLevelType w:val="hybridMultilevel"/>
    <w:tmpl w:val="9E8E393A"/>
    <w:lvl w:ilvl="0" w:tplc="E3E2E23C">
      <w:start w:val="2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4CC2BEB"/>
    <w:multiLevelType w:val="hybridMultilevel"/>
    <w:tmpl w:val="3E7EC88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69535F0"/>
    <w:multiLevelType w:val="hybridMultilevel"/>
    <w:tmpl w:val="10F4D0B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11620C9"/>
    <w:multiLevelType w:val="hybridMultilevel"/>
    <w:tmpl w:val="F00210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781799946">
    <w:abstractNumId w:val="7"/>
  </w:num>
  <w:num w:numId="2" w16cid:durableId="1094396576">
    <w:abstractNumId w:val="3"/>
  </w:num>
  <w:num w:numId="3" w16cid:durableId="1048409148">
    <w:abstractNumId w:val="0"/>
  </w:num>
  <w:num w:numId="4" w16cid:durableId="820733489">
    <w:abstractNumId w:val="6"/>
  </w:num>
  <w:num w:numId="5" w16cid:durableId="1386299403">
    <w:abstractNumId w:val="5"/>
  </w:num>
  <w:num w:numId="6" w16cid:durableId="1841654090">
    <w:abstractNumId w:val="2"/>
  </w:num>
  <w:num w:numId="7" w16cid:durableId="1372270536">
    <w:abstractNumId w:val="4"/>
  </w:num>
  <w:num w:numId="8" w16cid:durableId="2001082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5488"/>
    <w:rsid w:val="00001274"/>
    <w:rsid w:val="00006DEA"/>
    <w:rsid w:val="000311E3"/>
    <w:rsid w:val="00050A94"/>
    <w:rsid w:val="00055AB9"/>
    <w:rsid w:val="00074BC4"/>
    <w:rsid w:val="00076AD0"/>
    <w:rsid w:val="000A1D55"/>
    <w:rsid w:val="000B20C0"/>
    <w:rsid w:val="000E11B9"/>
    <w:rsid w:val="00100D66"/>
    <w:rsid w:val="001037C7"/>
    <w:rsid w:val="00161ED7"/>
    <w:rsid w:val="00171CB6"/>
    <w:rsid w:val="00172F14"/>
    <w:rsid w:val="00183090"/>
    <w:rsid w:val="001B443B"/>
    <w:rsid w:val="00203B69"/>
    <w:rsid w:val="00207A74"/>
    <w:rsid w:val="0022198D"/>
    <w:rsid w:val="002240C9"/>
    <w:rsid w:val="002246B4"/>
    <w:rsid w:val="00245163"/>
    <w:rsid w:val="002515CF"/>
    <w:rsid w:val="00260DAD"/>
    <w:rsid w:val="00270942"/>
    <w:rsid w:val="00284D85"/>
    <w:rsid w:val="0029359F"/>
    <w:rsid w:val="002B2E54"/>
    <w:rsid w:val="002E0657"/>
    <w:rsid w:val="00314C31"/>
    <w:rsid w:val="00321B9A"/>
    <w:rsid w:val="003433D2"/>
    <w:rsid w:val="0036108F"/>
    <w:rsid w:val="003B0275"/>
    <w:rsid w:val="003B7E36"/>
    <w:rsid w:val="003C08D5"/>
    <w:rsid w:val="00414D9A"/>
    <w:rsid w:val="00423FAB"/>
    <w:rsid w:val="00426A9D"/>
    <w:rsid w:val="0044036C"/>
    <w:rsid w:val="00445271"/>
    <w:rsid w:val="00462746"/>
    <w:rsid w:val="00470C35"/>
    <w:rsid w:val="00484D9B"/>
    <w:rsid w:val="0048662C"/>
    <w:rsid w:val="00490170"/>
    <w:rsid w:val="004B3A44"/>
    <w:rsid w:val="004B5F2B"/>
    <w:rsid w:val="004B6A61"/>
    <w:rsid w:val="00500654"/>
    <w:rsid w:val="00506622"/>
    <w:rsid w:val="00512B12"/>
    <w:rsid w:val="005139FD"/>
    <w:rsid w:val="0053292A"/>
    <w:rsid w:val="00535A09"/>
    <w:rsid w:val="005708A4"/>
    <w:rsid w:val="00572857"/>
    <w:rsid w:val="005735B0"/>
    <w:rsid w:val="00577445"/>
    <w:rsid w:val="005918F8"/>
    <w:rsid w:val="005B370C"/>
    <w:rsid w:val="005C3002"/>
    <w:rsid w:val="005D6AC7"/>
    <w:rsid w:val="00601420"/>
    <w:rsid w:val="00605488"/>
    <w:rsid w:val="00646F74"/>
    <w:rsid w:val="006525B4"/>
    <w:rsid w:val="006A490F"/>
    <w:rsid w:val="006D1A26"/>
    <w:rsid w:val="006D236B"/>
    <w:rsid w:val="006D5A4C"/>
    <w:rsid w:val="006F073A"/>
    <w:rsid w:val="00712E69"/>
    <w:rsid w:val="00735F02"/>
    <w:rsid w:val="0077051B"/>
    <w:rsid w:val="007D6B85"/>
    <w:rsid w:val="007E16E8"/>
    <w:rsid w:val="007E3585"/>
    <w:rsid w:val="0082247E"/>
    <w:rsid w:val="0082468F"/>
    <w:rsid w:val="008251E1"/>
    <w:rsid w:val="00826557"/>
    <w:rsid w:val="0082752D"/>
    <w:rsid w:val="00856299"/>
    <w:rsid w:val="008650E2"/>
    <w:rsid w:val="008953D3"/>
    <w:rsid w:val="00896E84"/>
    <w:rsid w:val="008A18CC"/>
    <w:rsid w:val="008D5F84"/>
    <w:rsid w:val="008D7B14"/>
    <w:rsid w:val="008E0AF9"/>
    <w:rsid w:val="008F2CEB"/>
    <w:rsid w:val="009167CF"/>
    <w:rsid w:val="0093130A"/>
    <w:rsid w:val="00946BB2"/>
    <w:rsid w:val="009745A0"/>
    <w:rsid w:val="0099422A"/>
    <w:rsid w:val="009C5974"/>
    <w:rsid w:val="009C6B7C"/>
    <w:rsid w:val="00A30B4A"/>
    <w:rsid w:val="00A40A8D"/>
    <w:rsid w:val="00A51307"/>
    <w:rsid w:val="00A7001B"/>
    <w:rsid w:val="00A87BAF"/>
    <w:rsid w:val="00AB38B8"/>
    <w:rsid w:val="00AC236F"/>
    <w:rsid w:val="00AD63FC"/>
    <w:rsid w:val="00AE2156"/>
    <w:rsid w:val="00B02153"/>
    <w:rsid w:val="00B071BE"/>
    <w:rsid w:val="00B15201"/>
    <w:rsid w:val="00B20128"/>
    <w:rsid w:val="00B2459D"/>
    <w:rsid w:val="00B76BD3"/>
    <w:rsid w:val="00BA1F00"/>
    <w:rsid w:val="00C17AEA"/>
    <w:rsid w:val="00C24D5A"/>
    <w:rsid w:val="00C321A8"/>
    <w:rsid w:val="00C363F1"/>
    <w:rsid w:val="00C57912"/>
    <w:rsid w:val="00C61AD9"/>
    <w:rsid w:val="00C72228"/>
    <w:rsid w:val="00C74CBB"/>
    <w:rsid w:val="00C874A6"/>
    <w:rsid w:val="00CB158E"/>
    <w:rsid w:val="00D057BF"/>
    <w:rsid w:val="00D07BF6"/>
    <w:rsid w:val="00D17157"/>
    <w:rsid w:val="00D22288"/>
    <w:rsid w:val="00D348EF"/>
    <w:rsid w:val="00D437B1"/>
    <w:rsid w:val="00D47417"/>
    <w:rsid w:val="00D50A27"/>
    <w:rsid w:val="00D570F1"/>
    <w:rsid w:val="00D72265"/>
    <w:rsid w:val="00D727F3"/>
    <w:rsid w:val="00D80B76"/>
    <w:rsid w:val="00D95553"/>
    <w:rsid w:val="00DA641B"/>
    <w:rsid w:val="00DD3508"/>
    <w:rsid w:val="00DE2D3A"/>
    <w:rsid w:val="00DE6EEA"/>
    <w:rsid w:val="00DF5B42"/>
    <w:rsid w:val="00DF6B54"/>
    <w:rsid w:val="00E11590"/>
    <w:rsid w:val="00E32E96"/>
    <w:rsid w:val="00E34C96"/>
    <w:rsid w:val="00E44B4C"/>
    <w:rsid w:val="00E60C08"/>
    <w:rsid w:val="00EC6FE5"/>
    <w:rsid w:val="00EF20E6"/>
    <w:rsid w:val="00F71B92"/>
    <w:rsid w:val="00F81C5D"/>
    <w:rsid w:val="00FC6A55"/>
    <w:rsid w:val="00FD73AB"/>
    <w:rsid w:val="00FF0BD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6343E5"/>
  <w15:docId w15:val="{9888B41A-AA45-48CD-9A9F-CFF18EBB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001274"/>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001274"/>
    <w:rPr>
      <w:rFonts w:ascii="Calibri" w:hAnsi="Calibri" w:cs="Calibri"/>
      <w:noProof/>
    </w:rPr>
  </w:style>
  <w:style w:type="paragraph" w:customStyle="1" w:styleId="EndNoteBibliography">
    <w:name w:val="EndNote Bibliography"/>
    <w:basedOn w:val="Normal"/>
    <w:link w:val="EndNoteBibliography0"/>
    <w:rsid w:val="00001274"/>
    <w:rPr>
      <w:rFonts w:ascii="Calibri" w:hAnsi="Calibri" w:cs="Calibri"/>
      <w:noProof/>
    </w:rPr>
  </w:style>
  <w:style w:type="character" w:customStyle="1" w:styleId="EndNoteBibliography0">
    <w:name w:val="EndNote Bibliography 字元"/>
    <w:basedOn w:val="DefaultParagraphFont"/>
    <w:link w:val="EndNoteBibliography"/>
    <w:rsid w:val="00001274"/>
    <w:rPr>
      <w:rFonts w:ascii="Calibri" w:hAnsi="Calibri" w:cs="Calibri"/>
      <w:noProof/>
    </w:rPr>
  </w:style>
  <w:style w:type="character" w:styleId="Hyperlink">
    <w:name w:val="Hyperlink"/>
    <w:basedOn w:val="DefaultParagraphFont"/>
    <w:uiPriority w:val="99"/>
    <w:unhideWhenUsed/>
    <w:rsid w:val="00572857"/>
    <w:rPr>
      <w:color w:val="0000FF" w:themeColor="hyperlink"/>
      <w:u w:val="single"/>
    </w:rPr>
  </w:style>
  <w:style w:type="paragraph" w:styleId="Header">
    <w:name w:val="header"/>
    <w:basedOn w:val="Normal"/>
    <w:link w:val="HeaderChar"/>
    <w:uiPriority w:val="99"/>
    <w:unhideWhenUsed/>
    <w:rsid w:val="0093130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93130A"/>
    <w:rPr>
      <w:sz w:val="20"/>
      <w:szCs w:val="20"/>
    </w:rPr>
  </w:style>
  <w:style w:type="paragraph" w:styleId="Footer">
    <w:name w:val="footer"/>
    <w:basedOn w:val="Normal"/>
    <w:link w:val="FooterChar"/>
    <w:uiPriority w:val="99"/>
    <w:unhideWhenUsed/>
    <w:rsid w:val="0093130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93130A"/>
    <w:rPr>
      <w:sz w:val="20"/>
      <w:szCs w:val="20"/>
    </w:rPr>
  </w:style>
  <w:style w:type="paragraph" w:styleId="ListParagraph">
    <w:name w:val="List Paragraph"/>
    <w:basedOn w:val="Normal"/>
    <w:link w:val="ListParagraphChar"/>
    <w:uiPriority w:val="34"/>
    <w:qFormat/>
    <w:rsid w:val="00AD63FC"/>
    <w:pPr>
      <w:ind w:leftChars="200" w:left="480"/>
    </w:pPr>
  </w:style>
  <w:style w:type="table" w:styleId="TableGrid">
    <w:name w:val="Table Grid"/>
    <w:basedOn w:val="TableNormal"/>
    <w:uiPriority w:val="59"/>
    <w:rsid w:val="00D222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445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709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ofscience.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show/NCT00633828" TargetMode="External"/><Relationship Id="rId5" Type="http://schemas.openxmlformats.org/officeDocument/2006/relationships/webSettings" Target="webSettings.xml"/><Relationship Id="rId10" Type="http://schemas.openxmlformats.org/officeDocument/2006/relationships/hyperlink" Target="https://clinicaltrials.gov/show/NCT02470663" TargetMode="External"/><Relationship Id="rId4" Type="http://schemas.openxmlformats.org/officeDocument/2006/relationships/settings" Target="settings.xml"/><Relationship Id="rId9" Type="http://schemas.openxmlformats.org/officeDocument/2006/relationships/hyperlink" Target="http://www.who.int/trialsearch/Trial2.aspx?TrialID=EUCTR2011-003575-11-AT"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29C5F-A14E-4BC0-9DD3-7E0763BD1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0</Pages>
  <Words>7394</Words>
  <Characters>42146</Characters>
  <Application>Microsoft Office Word</Application>
  <DocSecurity>0</DocSecurity>
  <Lines>351</Lines>
  <Paragraphs>98</Paragraphs>
  <ScaleCrop>false</ScaleCrop>
  <Company/>
  <LinksUpToDate>false</LinksUpToDate>
  <CharactersWithSpaces>4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黃永勳</dc:creator>
  <cp:keywords/>
  <dc:description/>
  <cp:lastModifiedBy>Microsoft Office User</cp:lastModifiedBy>
  <cp:revision>6</cp:revision>
  <dcterms:created xsi:type="dcterms:W3CDTF">2022-12-30T05:29:00Z</dcterms:created>
  <dcterms:modified xsi:type="dcterms:W3CDTF">2022-12-30T17:11:00Z</dcterms:modified>
</cp:coreProperties>
</file>